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32CDF749"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0E004538"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we developed 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 xml:space="preserve"> size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 </w:t>
      </w:r>
      <w:r w:rsidR="00AF0366">
        <w:t>a particular</w:t>
      </w:r>
      <w:r w:rsidR="00AF0366" w:rsidRPr="0014050F">
        <w:t xml:space="preserve"> </w:t>
      </w:r>
      <w:r w:rsidR="00493C01"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insect </w:t>
      </w:r>
      <w:r w:rsidR="00493C01" w:rsidRPr="0014050F">
        <w:t>case studies</w:t>
      </w:r>
      <w:r w:rsidR="007F377A">
        <w:t xml:space="preserve"> using an underl</w:t>
      </w:r>
      <w:r w:rsidR="00A21FD1">
        <w:t>y</w:t>
      </w:r>
      <w:r w:rsidR="007F377A">
        <w:t>ing Ricker population model for illustration</w:t>
      </w:r>
      <w:r w:rsidR="0024464F">
        <w:t>.</w:t>
      </w:r>
      <w:r>
        <w:t xml:space="preserve"> </w:t>
      </w:r>
      <w:r w:rsidR="00493C01" w:rsidRPr="0014050F">
        <w:t xml:space="preserve">We found that u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 xml:space="preserve">for the </w:t>
      </w:r>
      <w:r w:rsidR="00011F4A">
        <w:t xml:space="preserve">case study highlighting a </w:t>
      </w:r>
      <w:r w:rsidR="0024464F">
        <w:t xml:space="preserve">decline process </w:t>
      </w:r>
      <w:r w:rsidR="00B35270">
        <w:t xml:space="preserve">generally 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01EED2F1" w:rsidR="00493C01" w:rsidRDefault="00342D01" w:rsidP="00493C01">
      <w:r>
        <w:t xml:space="preserve">The </w:t>
      </w:r>
      <w:r w:rsidR="00B850F0">
        <w:t>Dynamic</w:t>
      </w:r>
      <w:r>
        <w:t xml:space="preserve"> </w:t>
      </w:r>
      <w:r w:rsidR="00845569">
        <w:t>S</w:t>
      </w:r>
      <w:r>
        <w:t xml:space="preserve">hift </w:t>
      </w:r>
      <w:r w:rsidR="00845569">
        <w:t>D</w:t>
      </w:r>
      <w:r>
        <w:t xml:space="preserve">etector </w:t>
      </w:r>
      <w:r w:rsidR="00D93CA5">
        <w:t xml:space="preserve">identifies </w:t>
      </w:r>
      <w:r>
        <w:t>break</w:t>
      </w:r>
      <w:r w:rsidR="00B35270">
        <w:t xml:space="preserve"> points within time series data and quantifies</w:t>
      </w:r>
      <w:r>
        <w:t xml:space="preserve"> the strength of evidence for each break point. </w:t>
      </w:r>
      <w:r w:rsidR="00493C01" w:rsidRPr="0014050F">
        <w:t xml:space="preserve">When interpreted in the context of species biology, the </w:t>
      </w:r>
      <w:r w:rsidR="00F63325">
        <w:t xml:space="preserve">algorithm </w:t>
      </w:r>
      <w:r w:rsidR="0024464F">
        <w:t>can</w:t>
      </w:r>
      <w:r w:rsidR="00493C01"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w:t>
      </w:r>
      <w:r w:rsidR="00493C01"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5020DFC9" w:rsidR="00CC5C18" w:rsidRPr="00C1333E" w:rsidRDefault="00CC5C18" w:rsidP="00493C01">
      <w:pPr>
        <w:rPr>
          <w:rFonts w:cstheme="minorHAnsi"/>
        </w:rPr>
      </w:pPr>
      <w:r w:rsidRPr="00C1333E">
        <w:rPr>
          <w:rFonts w:cstheme="minorHAnsi"/>
        </w:rPr>
        <w:t xml:space="preserve">Populations naturally fluctuate over tim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w:t>
      </w:r>
      <w:r w:rsidR="00B850F0">
        <w:rPr>
          <w:rFonts w:cstheme="minorHAnsi"/>
        </w:rPr>
        <w:t>dynamic</w:t>
      </w:r>
      <w:r w:rsidR="00B850F0" w:rsidRPr="00C1333E">
        <w:rPr>
          <w:rFonts w:cstheme="minorHAnsi"/>
        </w:rPr>
        <w:t xml:space="preserve"> </w:t>
      </w:r>
      <w:r w:rsidRPr="00C1333E">
        <w:rPr>
          <w:rFonts w:cstheme="minorHAnsi"/>
        </w:rPr>
        <w:t>changes occur in naturally fluctuating populations is difficult</w:t>
      </w:r>
      <w:r w:rsidR="00C1333E" w:rsidRPr="00C1333E">
        <w:rPr>
          <w:rFonts w:cstheme="minorHAnsi"/>
        </w:rPr>
        <w:t xml:space="preserve">. </w:t>
      </w:r>
      <w:r w:rsidRPr="00C1333E">
        <w:rPr>
          <w:rFonts w:cstheme="minorHAnsi"/>
          <w:shd w:val="clear" w:color="auto" w:fill="FFFFFF"/>
        </w:rPr>
        <w:t xml:space="preserve">In this manuscript,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population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7B52FF">
        <w:rPr>
          <w:rFonts w:cstheme="minorHAnsi"/>
          <w:shd w:val="clear" w:color="auto" w:fill="FFFFFF"/>
        </w:rPr>
        <w:t xml:space="preserve">the 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e.g.,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 xml:space="preserve">information-theoretic decision tools (i.e. Akaike's Information Criteron) to determine best fits. In this </w:t>
      </w:r>
      <w:r w:rsidR="00C1333E" w:rsidRPr="00C1333E">
        <w:rPr>
          <w:rFonts w:cstheme="minorHAnsi"/>
          <w:shd w:val="clear" w:color="auto" w:fill="FFFFFF"/>
        </w:rPr>
        <w:t>manuscript</w:t>
      </w:r>
      <w:r w:rsidRPr="00C1333E">
        <w:rPr>
          <w:rFonts w:cstheme="minorHAnsi"/>
          <w:shd w:val="clear" w:color="auto" w:fill="FFFFFF"/>
        </w:rPr>
        <w:t xml:space="preserve"> we develop the tool,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and apply the tool to two case studies: overwintering populations of monarch butterflies and invasions of multicolored Asian ladybeetle.</w:t>
      </w:r>
      <w:r w:rsidR="00C1333E" w:rsidRPr="00C1333E">
        <w:rPr>
          <w:rFonts w:cstheme="minorHAnsi"/>
          <w:shd w:val="clear" w:color="auto" w:fill="FFFFFF"/>
        </w:rPr>
        <w:t xml:space="preserve"> We find that t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 xml:space="preserve">is able to identify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 xml:space="preserve">changes </w:t>
      </w:r>
      <w:r w:rsidR="00BC5E36">
        <w:rPr>
          <w:rFonts w:cstheme="minorHAnsi"/>
          <w:shd w:val="clear" w:color="auto" w:fill="FFFFFF"/>
        </w:rPr>
        <w:t>governing population</w:t>
      </w:r>
      <w:r w:rsidR="00C1333E" w:rsidRPr="00C1333E">
        <w:rPr>
          <w:rFonts w:cstheme="minorHAnsi"/>
          <w:shd w:val="clear" w:color="auto" w:fill="FFFFFF"/>
        </w:rPr>
        <w:t xml:space="preserve"> dynamics </w:t>
      </w:r>
      <w:r w:rsidR="00BC5E36">
        <w:rPr>
          <w:rFonts w:cstheme="minorHAnsi"/>
          <w:shd w:val="clear" w:color="auto" w:fill="FFFFFF"/>
        </w:rPr>
        <w:t>for b</w:t>
      </w:r>
      <w:r w:rsidR="00C1333E" w:rsidRPr="00C1333E">
        <w:rPr>
          <w:rFonts w:cstheme="minorHAnsi"/>
          <w:shd w:val="clear" w:color="auto" w:fill="FFFFFF"/>
        </w:rPr>
        <w:t>oth species</w:t>
      </w:r>
      <w:r w:rsidR="002B67A2">
        <w:rPr>
          <w:rFonts w:cstheme="minorHAnsi"/>
          <w:shd w:val="clear" w:color="auto" w:fill="FFFFFF"/>
        </w:rPr>
        <w:t xml:space="preserve"> </w:t>
      </w:r>
      <w:r w:rsidR="00C1333E" w:rsidRPr="00C1333E">
        <w:rPr>
          <w:rFonts w:cstheme="minorHAnsi"/>
          <w:shd w:val="clear" w:color="auto" w:fill="FFFFFF"/>
        </w:rPr>
        <w:t>that correspond to known environmental change events</w:t>
      </w:r>
      <w:r w:rsidR="002B67A2">
        <w:rPr>
          <w:rFonts w:cstheme="minorHAnsi"/>
          <w:shd w:val="clear" w:color="auto" w:fill="FFFFFF"/>
        </w:rPr>
        <w:t xml:space="preserve"> in our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72B7BD92" w14:textId="16330D6B" w:rsidR="00C8364A" w:rsidRDefault="00C8364A" w:rsidP="00C8364A">
      <w:r>
        <w:t xml:space="preserve">Abrupt and persistent changes in ecological processes, and methods to detect them, have long interested ecologists </w:t>
      </w:r>
      <w:r>
        <w:fldChar w:fldCharType="begin"/>
      </w:r>
      <w:r>
        <w:instrText xml:space="preserve"> ADDIN ZOTERO_ITEM CSL_CITATION {"citationID":"ibrTc0Ee","properties":{"formattedCitation":"[1\\uc0\\u8211{}5]","plainCitation":"[1–5]","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29,"uris":["http://zotero.org/users/3015424/items/U6H8EN32"],"uri":["http://zotero.org/users/3015424/items/U6H8EN32"],"itemData":{"id":1129,"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153,"uris":["http://zotero.org/users/3015424/items/WPBPKQ7S"],"uri":["http://zotero.org/users/3015424/items/WPBPKQ7S"],"itemData":{"id":1153,"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2205,"uris":["http://zotero.org/users/3015424/items/7QWJPYBF"],"uri":["http://zotero.org/users/3015424/items/7QWJPYBF"],"itemData":{"id":2205,"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 T</w:t>
      </w:r>
      <w:r>
        <w:t xml:space="preserve">hus understanding when, and how these changes occur is of critical importance to broader </w:t>
      </w:r>
      <w:r w:rsidR="00125560">
        <w:t xml:space="preserve">evaluation of </w:t>
      </w:r>
      <w:r>
        <w:t xml:space="preserve">critical system </w:t>
      </w:r>
      <w:r w:rsidR="00D84D35">
        <w:t>behaviors</w:t>
      </w:r>
      <w:r>
        <w:t xml:space="preserve">.  </w:t>
      </w:r>
      <w:r w:rsidR="00FF3EAF">
        <w:t>The s</w:t>
      </w:r>
      <w:r>
        <w:t>tudy of abrupt changes, discontinuities</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8C1B61">
        <w:t xml:space="preserve">within </w:t>
      </w:r>
      <w:r w:rsidR="00FF3EAF">
        <w:t xml:space="preserve">a diversity of </w:t>
      </w:r>
      <w:r w:rsidR="001D6CFB">
        <w:t xml:space="preserve">fields for a variety of processes </w:t>
      </w:r>
      <w:r w:rsidR="008C1B61">
        <w:t xml:space="preserve">such as in </w:t>
      </w:r>
      <w:r>
        <w:t xml:space="preserve">climate </w:t>
      </w:r>
      <w:r>
        <w:fldChar w:fldCharType="begin"/>
      </w:r>
      <w:r>
        <w:instrText xml:space="preserve"> ADDIN ZOTERO_ITEM CSL_CITATION {"citationID":"VLVN6hQq","properties":{"formattedCitation":"[6,7]","plainCitation":"[6,7]","noteIndex":0},"citationItems":[{"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8C1B61">
        <w:t xml:space="preserve"> </w:t>
      </w:r>
      <w:r w:rsidR="001D6CFB">
        <w:t xml:space="preserve">ecology </w:t>
      </w:r>
      <w:r w:rsidR="00FF3EAF">
        <w:fldChar w:fldCharType="begin"/>
      </w:r>
      <w:r w:rsidR="00FF3EAF">
        <w:instrText xml:space="preserve"> ADDIN ZOTERO_ITEM CSL_CITATION {"citationID":"490X2uhO","properties":{"formattedCitation":"[8]","plainCitation":"[8]","noteIndex":0},"citationItems":[{"id":2206,"uris":["http://zotero.org/users/3015424/items/LGZMA8RZ"],"uri":["http://zotero.org/users/3015424/items/LGZMA8RZ"],"itemData":{"id":2206,"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1D6CFB">
        <w:t xml:space="preserve"> and economic and social systems </w:t>
      </w:r>
      <w:r w:rsidR="001D6CFB">
        <w:fldChar w:fldCharType="begin"/>
      </w:r>
      <w:r w:rsidR="001D6CFB">
        <w:instrText xml:space="preserve"> ADDIN ZOTERO_ITEM CSL_CITATION {"citationID":"28jeVB6z","properties":{"formattedCitation":"[9,10]","plainCitation":"[9,10]","noteIndex":0},"citationItems":[{"id":2218,"uris":["http://zotero.org/users/3015424/items/BQ9GAE6W"],"uri":["http://zotero.org/users/3015424/items/BQ9GAE6W"],"itemData":{"id":2218,"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2219,"uris":["http://zotero.org/users/3015424/items/BJVBW3I8"],"uri":["http://zotero.org/users/3015424/items/BJVBW3I8"],"itemData":{"id":221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45AAF983" w14:textId="5CA2CD0B" w:rsidR="00C408FF" w:rsidRDefault="0090358B" w:rsidP="00493C01">
      <w:r>
        <w:t xml:space="preserve">Despite the commonality of </w:t>
      </w:r>
      <w:r w:rsidR="00C408FF">
        <w:t>such dynamic changes</w:t>
      </w:r>
      <w:r>
        <w:t xml:space="preserve"> in ecological processes, </w:t>
      </w:r>
      <w:r w:rsidR="00FF3EAF">
        <w:t xml:space="preserve"> </w:t>
      </w:r>
      <w:r w:rsidR="00651A63">
        <w:t xml:space="preserve">adaptable </w:t>
      </w:r>
      <w:r w:rsidR="00FF3EAF">
        <w:t>tools that can identify</w:t>
      </w:r>
      <w:r w:rsidR="008C1B61">
        <w:t xml:space="preserve"> </w:t>
      </w:r>
      <w:r w:rsidR="00FF3EAF">
        <w:t xml:space="preserve">shifts are generally lacking </w:t>
      </w:r>
      <w:r w:rsidR="00FF3EAF">
        <w:fldChar w:fldCharType="begin"/>
      </w:r>
      <w:r w:rsidR="00FF3EAF">
        <w:instrText xml:space="preserve"> ADDIN ZOTERO_ITEM CSL_CITATION {"citationID":"Bt8KNP0b","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FF3EAF">
        <w:fldChar w:fldCharType="separate"/>
      </w:r>
      <w:r w:rsidR="00FF3EAF" w:rsidRPr="006D0388">
        <w:rPr>
          <w:rFonts w:ascii="Calibri" w:hAnsi="Calibri" w:cs="Calibri"/>
        </w:rPr>
        <w:t>[2]</w:t>
      </w:r>
      <w:r w:rsidR="00FF3EAF">
        <w:fldChar w:fldCharType="end"/>
      </w:r>
      <w:r w:rsidR="00FF3EAF">
        <w:t xml:space="preserve">. </w:t>
      </w:r>
      <w:r>
        <w:t>Although many approaches to understanding abrupt shifts in ecosystems focus on statistical measures of central tendency or variability, ecosystem processes are dynamic and may thus better described by mechanistic or theoretical expressions. Furthermore</w:t>
      </w:r>
      <w:r w:rsidR="001D6CFB">
        <w:t>,</w:t>
      </w:r>
      <w:r w:rsidR="009E53F7">
        <w:t xml:space="preserve"> to understand quantitatively describe</w:t>
      </w:r>
      <w:r w:rsidR="001D6CFB">
        <w:t xml:space="preserve"> abrupt</w:t>
      </w:r>
      <w:r w:rsidR="009E53F7">
        <w:t>, segmented regressions are fit to ecological response variables to understand how processes differ at different time periods</w:t>
      </w:r>
      <w:r>
        <w:t xml:space="preserve"> </w:t>
      </w:r>
      <w:r w:rsidR="001D6CFB">
        <w:fldChar w:fldCharType="begin"/>
      </w:r>
      <w:r>
        <w:instrText xml:space="preserve"> ADDIN ZOTERO_ITEM CSL_CITATION {"citationID":"6dw4VSrP","properties":{"formattedCitation":"[11\\uc0\\u8211{}13]","plainCitation":"[11–13]","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1D6CFB">
        <w:fldChar w:fldCharType="separate"/>
      </w:r>
      <w:r w:rsidRPr="0090358B">
        <w:rPr>
          <w:rFonts w:ascii="Calibri" w:hAnsi="Calibri" w:cs="Calibri"/>
          <w:szCs w:val="24"/>
        </w:rPr>
        <w:t>[11–13]</w:t>
      </w:r>
      <w:r w:rsidR="001D6CFB">
        <w:fldChar w:fldCharType="end"/>
      </w:r>
      <w:r w:rsidR="001D6CFB">
        <w:t xml:space="preserve"> </w:t>
      </w:r>
      <w:r w:rsidR="009E53F7">
        <w:t>, however, key limitations are associated with th</w:t>
      </w:r>
      <w:r>
        <w:t>ese</w:t>
      </w:r>
      <w:r w:rsidR="009E53F7">
        <w:t xml:space="preserve"> approach</w:t>
      </w:r>
      <w:r>
        <w:t>es. In many cases, b</w:t>
      </w:r>
      <w:r w:rsidR="009E53F7" w:rsidRPr="009E53F7">
        <w:t xml:space="preserve">reak points are decided </w:t>
      </w:r>
      <w:r w:rsidR="009E53F7" w:rsidRPr="00C408FF">
        <w:rPr>
          <w:i/>
        </w:rPr>
        <w:t>a</w:t>
      </w:r>
      <w:r w:rsidR="00C408FF" w:rsidRPr="00C408FF">
        <w:rPr>
          <w:i/>
        </w:rPr>
        <w:t>d hoc</w:t>
      </w:r>
      <w:r w:rsidR="009E53F7" w:rsidRPr="009E53F7">
        <w:t xml:space="preserve">, the models </w:t>
      </w:r>
      <w:r>
        <w:t xml:space="preserve">used to fit the data </w:t>
      </w:r>
      <w:r w:rsidR="009E53F7" w:rsidRPr="009E53F7">
        <w:t>don’t adequately a</w:t>
      </w:r>
      <w:r>
        <w:t xml:space="preserve">ccount for nonlinearities, and more often than not, </w:t>
      </w:r>
      <w:r w:rsidR="009E53F7" w:rsidRPr="009E53F7">
        <w:t xml:space="preserve">uncertainties in the existence and location of breaks are </w:t>
      </w:r>
      <w:r w:rsidR="00043BB8">
        <w:t>not quantified</w:t>
      </w:r>
      <w:r w:rsidR="009E53F7">
        <w:t xml:space="preserve"> </w:t>
      </w:r>
      <w:r w:rsidR="009E53F7">
        <w:fldChar w:fldCharType="begin"/>
      </w:r>
      <w:r w:rsidR="009E53F7">
        <w:instrText xml:space="preserve"> ADDIN ZOTERO_ITEM CSL_CITATION {"citationID":"rkgLMKyS","properties":{"formattedCitation":"[1,2]","plainCitation":"[1,2]","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9E53F7">
        <w:fldChar w:fldCharType="separate"/>
      </w:r>
      <w:r w:rsidR="009E53F7" w:rsidRPr="001D6CFB">
        <w:rPr>
          <w:rFonts w:ascii="Calibri" w:hAnsi="Calibri" w:cs="Calibri"/>
        </w:rPr>
        <w:t>[1,2]</w:t>
      </w:r>
      <w:r w:rsidR="009E53F7">
        <w:fldChar w:fldCharType="end"/>
      </w:r>
      <w:r w:rsidR="009E53F7" w:rsidRPr="009E53F7">
        <w:t xml:space="preserve">. </w:t>
      </w:r>
      <w:r w:rsidR="00F66D04">
        <w:t>Thus, to</w:t>
      </w:r>
      <w:r>
        <w:t xml:space="preserve"> address these limitations</w:t>
      </w:r>
      <w:r w:rsidR="00F66D04">
        <w:t xml:space="preserve"> and gaps in our ability to identify and measure abrupt shifts in ecosystems, it is necessary to </w:t>
      </w:r>
      <w:r>
        <w:t xml:space="preserve">develop a novel tool which allows a user to fit a non-linear temporal process, identify likely change points, </w:t>
      </w:r>
      <w:r w:rsidR="00F66D04">
        <w:t>and provide</w:t>
      </w:r>
      <w:r>
        <w:t xml:space="preserve"> both a measure of the magnitude of the chan</w:t>
      </w:r>
      <w:r w:rsidR="00F66D04">
        <w:t>g</w:t>
      </w:r>
      <w:r>
        <w:t xml:space="preserve">e and the certainty associated with the existence of the break point(s).  </w:t>
      </w:r>
    </w:p>
    <w:p w14:paraId="1DE9363E" w14:textId="4A003D7C" w:rsidR="00CA7CE4" w:rsidRDefault="00F66D04" w:rsidP="00E0394B">
      <w:r>
        <w:t xml:space="preserve">A particular challenge to the study of abrupt changes arises in patterns of density dependent population regulation. </w:t>
      </w:r>
      <w:r w:rsidR="00493C01">
        <w:t xml:space="preserve">Population dynamics are governed by internal, biotic rules and </w:t>
      </w:r>
      <w:r w:rsidR="00A366AF">
        <w:t xml:space="preserve">also </w:t>
      </w:r>
      <w:r w:rsidR="00751000">
        <w:t xml:space="preserve">external </w:t>
      </w:r>
      <w:r w:rsidR="00493C01">
        <w:t xml:space="preserve">abiotic factors, leading to both stochastic and deterministic forces governing </w:t>
      </w:r>
      <w:r w:rsidR="00920A86">
        <w:t xml:space="preserve">abundance </w:t>
      </w:r>
      <w:r w:rsidR="00493C01">
        <w:t xml:space="preserve">patterns </w:t>
      </w:r>
      <w:r w:rsidR="00493C01">
        <w:fldChar w:fldCharType="begin"/>
      </w:r>
      <w:r w:rsidR="0090358B">
        <w:instrText xml:space="preserve"> ADDIN ZOTERO_ITEM CSL_CITATION {"citationID":"a2in70kd60p","properties":{"formattedCitation":"[14]","plainCitation":"[14]","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493C01">
        <w:fldChar w:fldCharType="separate"/>
      </w:r>
      <w:r w:rsidR="0090358B" w:rsidRPr="0090358B">
        <w:rPr>
          <w:rFonts w:ascii="Calibri" w:hAnsi="Calibri" w:cs="Calibri"/>
        </w:rPr>
        <w:t>[14]</w:t>
      </w:r>
      <w:r w:rsidR="00493C01">
        <w:fldChar w:fldCharType="end"/>
      </w:r>
      <w:r w:rsidR="00493C01">
        <w:t xml:space="preserve">. </w:t>
      </w:r>
      <w:r>
        <w:t xml:space="preserve">Yet, in the absence of external disturbance, many populations can be described by relatively simple non-linear models that require limited data input for parameterization. </w:t>
      </w:r>
      <w:r w:rsidR="00493C01">
        <w:t xml:space="preserve">External perturbations </w:t>
      </w:r>
      <w:r w:rsidR="00920A86">
        <w:t>to</w:t>
      </w:r>
      <w:r w:rsidR="00493C01">
        <w:t xml:space="preserve"> population processes can lead to </w:t>
      </w:r>
      <w:r w:rsidR="00E0394B">
        <w:t>shifts in the dynamic r</w:t>
      </w:r>
      <w:r w:rsidR="00D84C75">
        <w:t>ule</w:t>
      </w:r>
      <w:r w:rsidR="00E0394B">
        <w:t xml:space="preserve"> (that is, the sets of parameters governing the dynamics of a population)</w:t>
      </w:r>
      <w:r w:rsidR="00493C01">
        <w:t xml:space="preserve">, where the internal rules that </w:t>
      </w:r>
      <w:r w:rsidR="00E0394B">
        <w:t>control the patterns</w:t>
      </w:r>
      <w:r w:rsidR="00920A86">
        <w:t xml:space="preserve"> in </w:t>
      </w:r>
      <w:r w:rsidR="00493C01">
        <w:t>population</w:t>
      </w:r>
      <w:r w:rsidR="00920A86">
        <w:t xml:space="preserve"> abundance</w:t>
      </w:r>
      <w:r w:rsidR="00493C01">
        <w:t xml:space="preserve"> transition to </w:t>
      </w:r>
      <w:r w:rsidR="00D84C75">
        <w:t>other values</w:t>
      </w:r>
      <w:r w:rsidR="00493C01">
        <w:t xml:space="preserve"> </w:t>
      </w:r>
      <w:r w:rsidR="00493C01">
        <w:fldChar w:fldCharType="begin"/>
      </w:r>
      <w:r w:rsidR="0090358B">
        <w:instrText xml:space="preserve"> ADDIN ZOTERO_ITEM CSL_CITATION {"citationID":"ah706siu9v","properties":{"formattedCitation":"[11,15]","plainCitation":"[11,15]","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rsidR="00493C01">
        <w:fldChar w:fldCharType="separate"/>
      </w:r>
      <w:r w:rsidR="0090358B" w:rsidRPr="0090358B">
        <w:rPr>
          <w:rFonts w:ascii="Calibri" w:hAnsi="Calibri" w:cs="Calibri"/>
        </w:rPr>
        <w:t>[11,15]</w:t>
      </w:r>
      <w:r w:rsidR="00493C01">
        <w:fldChar w:fldCharType="end"/>
      </w:r>
      <w:r w:rsidR="00493C01">
        <w:t xml:space="preserve">. Understanding how and when external environmental factors interact with internal density dependent regulation remains a fundamental challenge in population ecology </w:t>
      </w:r>
      <w:r w:rsidR="00493C01">
        <w:fldChar w:fldCharType="begin"/>
      </w:r>
      <w:r w:rsidR="0090358B">
        <w:instrText xml:space="preserve"> ADDIN ZOTERO_ITEM CSL_CITATION {"citationID":"z626jZ2R","properties":{"formattedCitation":"[16,17]","plainCitation":"[16,17]","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rsidR="00493C01">
        <w:fldChar w:fldCharType="separate"/>
      </w:r>
      <w:r w:rsidR="0090358B" w:rsidRPr="0090358B">
        <w:rPr>
          <w:rFonts w:ascii="Calibri" w:hAnsi="Calibri" w:cs="Calibri"/>
        </w:rPr>
        <w:t>[16,17]</w:t>
      </w:r>
      <w:r w:rsidR="00493C01">
        <w:fldChar w:fldCharType="end"/>
      </w:r>
      <w:r w:rsidR="00CA7CE4">
        <w:t>, making density dependent population regulation an ideal test-bed for novel techniques for the identification and quantification of abrupt shifts</w:t>
      </w:r>
      <w:r w:rsidR="00493C01">
        <w:t xml:space="preserve">. </w:t>
      </w:r>
      <w:r w:rsidR="00CA7CE4">
        <w:t>In the context of this study,</w:t>
      </w:r>
      <w:r w:rsidR="00C408FF">
        <w:t xml:space="preserve"> we</w:t>
      </w:r>
      <w:r w:rsidR="00E72DAF">
        <w:t xml:space="preserve"> define the set of parameters governing the dynamics of a population as its </w:t>
      </w:r>
      <w:r w:rsidR="00E72DAF" w:rsidRPr="00CC0E99">
        <w:rPr>
          <w:i/>
        </w:rPr>
        <w:t>dynamic rule</w:t>
      </w:r>
      <w:r w:rsidR="00E72DAF">
        <w:t>, and an abrupt shift in these parameter</w:t>
      </w:r>
      <w:r w:rsidR="003B4E5F">
        <w:t xml:space="preserve"> value</w:t>
      </w:r>
      <w:r w:rsidR="00E72DAF">
        <w:t xml:space="preserve">s as a </w:t>
      </w:r>
      <w:r w:rsidR="00D84C75" w:rsidRPr="00CC0E99">
        <w:rPr>
          <w:i/>
        </w:rPr>
        <w:t>dynamic</w:t>
      </w:r>
      <w:r w:rsidR="00E72DAF" w:rsidRPr="00CC0E99">
        <w:rPr>
          <w:i/>
        </w:rPr>
        <w:t xml:space="preserve"> shift</w:t>
      </w:r>
      <w:r w:rsidR="00E72DAF">
        <w:t>.</w:t>
      </w:r>
    </w:p>
    <w:p w14:paraId="5040C96E" w14:textId="73F8F1A3" w:rsidR="00E0394B" w:rsidRDefault="00CA7CE4" w:rsidP="00E0394B">
      <w:r>
        <w:t xml:space="preserve">Simple density-dependent population models provide a convenient, generalizable proxy for a variety of ecological processes because of their relatively simple parameterization and potential to explain complex dynamics </w:t>
      </w:r>
      <w:r w:rsidR="00FB224D">
        <w:fldChar w:fldCharType="begin"/>
      </w:r>
      <w:r w:rsidR="00FB224D">
        <w:instrText xml:space="preserve"> ADDIN ZOTERO_ITEM CSL_CITATION {"citationID":"CfrsKGb8","properties":{"formattedCitation":"[18]","plainCitation":"[18]","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FB224D">
        <w:fldChar w:fldCharType="separate"/>
      </w:r>
      <w:r w:rsidR="00FB224D" w:rsidRPr="00FB224D">
        <w:rPr>
          <w:rFonts w:ascii="Calibri" w:hAnsi="Calibri" w:cs="Calibri"/>
        </w:rPr>
        <w:t>[18]</w:t>
      </w:r>
      <w:r w:rsidR="00FB224D">
        <w:fldChar w:fldCharType="end"/>
      </w:r>
      <w:r>
        <w:t xml:space="preserve">.  </w:t>
      </w:r>
      <w:r w:rsidR="00FB224D">
        <w:t>Many of these models</w:t>
      </w:r>
      <w:r w:rsidR="00E0394B">
        <w:t xml:space="preserve"> for </w:t>
      </w:r>
      <w:r w:rsidR="00FB224D">
        <w:t>describing</w:t>
      </w:r>
      <w:r w:rsidR="00E0394B">
        <w:t xml:space="preserve"> population time series were developed and championed during the 1950s and 60s. Examples include the Ricker and Beverton-Holt models, which were initially developed for fisheries management and describe the expected population size </w:t>
      </w:r>
      <w:r w:rsidR="00E0394B">
        <w:fldChar w:fldCharType="begin"/>
      </w:r>
      <w:r w:rsidR="00FB224D">
        <w:instrText xml:space="preserve"> ADDIN ZOTERO_ITEM CSL_CITATION {"citationID":"hsnJFcay","properties":{"formattedCitation":"[19,20]","plainCitation":"[19,20]","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E0394B">
        <w:fldChar w:fldCharType="separate"/>
      </w:r>
      <w:r w:rsidR="00FB224D" w:rsidRPr="00FB224D">
        <w:rPr>
          <w:rFonts w:ascii="Calibri" w:hAnsi="Calibri" w:cs="Calibri"/>
        </w:rPr>
        <w:t>[19,20]</w:t>
      </w:r>
      <w:r w:rsidR="00E0394B">
        <w:fldChar w:fldCharType="end"/>
      </w:r>
      <w:r w:rsidR="00E0394B">
        <w:t>.  T</w:t>
      </w:r>
      <w:r w:rsidR="00E0394B" w:rsidRPr="00FD22E9">
        <w:t xml:space="preserve">he accuracy of these simple density dependent models is </w:t>
      </w:r>
      <w:r w:rsidR="00E0394B">
        <w:t>generally</w:t>
      </w:r>
      <w:r w:rsidR="00E0394B" w:rsidRPr="00FD22E9">
        <w:t xml:space="preserve"> highest for populations fluctuating around their carrying capacity </w:t>
      </w:r>
      <w:r w:rsidR="0074777A">
        <w:fldChar w:fldCharType="begin"/>
      </w:r>
      <w:r w:rsidR="00FB224D">
        <w:instrText xml:space="preserve"> ADDIN ZOTERO_ITEM CSL_CITATION {"citationID":"hJUkXTHv","properties":{"formattedCitation":"[21]","plainCitation":"[21]","noteIndex":0},"citationItems":[{"id":1299,"uris":["http://zotero.org/users/3015424/items/8J5AI22I"],"uri":["http://zotero.org/users/3015424/items/8J5AI22I"],"itemData":{"id":1299,"type":"article-journal","title":"Efficacy of simple viability models in ecological risk assessment: does density dependence matter?","container-title":"Ecology","page":"328-341","volume":"85","issue":"2","abstract":"One commonly used PVA (population viability analysis) approach applies a diffusion approximation (DA) of population growth to time series of abundance data to estimate population parameters and various metrics of extinction risk. The simplest versions of this PVA assume density-independent population growth, an assumption that is commonly called into question for populations experiencing self-limitation. Using time series data generated from simulations of populations limited by three commonly used forms of density dependence (ceiling, Beverton-Holt, and Ricker) we asked the question: “When do simple density-independent PVA models provide useful guidelines for prioritizing extinction risk despite density-dependence inherent in the underlying real populations?” Simple DA methods severely underestimated maximum growth rates (μmax) used to generate time series data for all three forms of density dependence. These methods also underestimated the intrinsic environmental variability in growth rates, or process error (σ2), for the ceiling model, but overestimated this parameter for the Beverton-Holt and Ricker models. Despite misestimation of the intrinsic parameters, the estimated probabilities of 50% and 75% declines were highly correlated with the observed probabilities for populations growing with a ceiling (coefficients of correlation, or R2 = 0.87–0.93). DA methods were less accurate for populations exhibiting more complex forms of density dependence (R2 = 0.61–0.79). Although correlations between observed and estimated risks were high, bias (e.g., over- and underestimation) was extensive. Estimated probabilities of 50% declines were typically much lower (overly optimistic) than observed probabilities of the same decline. By contrast, accuracy increased substantially for predictions of 75% decline, and the “optimistic” bias was replaced by conservative bias (overestimates of risk). Regardless of the form of density dependence, estimates of risk were least accurate when populations were recovering rapidly but were much more accurate when most needed by conservation practitioners: when the population fluctuated near its carrying capacity, recovered slowly to this abundance level, or declined toward extinction. Finally, when we classified risk in broad categories (e.g., extremely low, low, moderate, high, and extremely high), DA methods correctly or conservatively estimated the risk of a 75% decline for &gt;85% of the parameter combinations, regardless of the form of density dependence followed by the real population.","DOI":"10.1890/03-0035","ISSN":"1939-9170","author":[{"family":"Sabo","given":"John L."},{"family":"Holmes","given":"Elizabeth E."},{"family":"Kareiva","given":"Peter"}],"issued":{"date-parts":[["2004",2,1]]}}}],"schema":"https://github.com/citation-style-language/schema/raw/master/csl-citation.json"} </w:instrText>
      </w:r>
      <w:r w:rsidR="0074777A">
        <w:fldChar w:fldCharType="separate"/>
      </w:r>
      <w:r w:rsidR="00FB224D" w:rsidRPr="00FB224D">
        <w:rPr>
          <w:rFonts w:ascii="Calibri" w:hAnsi="Calibri" w:cs="Calibri"/>
        </w:rPr>
        <w:t>[21]</w:t>
      </w:r>
      <w:r w:rsidR="0074777A">
        <w:fldChar w:fldCharType="end"/>
      </w:r>
      <w:r w:rsidR="00E0394B" w:rsidRPr="00FD22E9">
        <w:t xml:space="preserve">, with compensatory density dependence and </w:t>
      </w:r>
      <w:r w:rsidR="00E0394B">
        <w:t xml:space="preserve">no </w:t>
      </w:r>
      <w:r w:rsidR="00E0394B" w:rsidRPr="00FD22E9">
        <w:t>lag</w:t>
      </w:r>
      <w:r w:rsidR="00E0394B">
        <w:t xml:space="preserve"> effect</w:t>
      </w:r>
      <w:r w:rsidR="00E0394B" w:rsidRPr="00FD22E9">
        <w:t xml:space="preserve">s </w:t>
      </w:r>
      <w:r w:rsidR="0074777A">
        <w:fldChar w:fldCharType="begin"/>
      </w:r>
      <w:r w:rsidR="0090358B">
        <w:instrText xml:space="preserve"> ADDIN ZOTERO_ITEM CSL_CITATION {"citationID":"GiGsx7Ap","properties":{"formattedCitation":"[14]","plainCitation":"[14]","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74777A">
        <w:fldChar w:fldCharType="separate"/>
      </w:r>
      <w:r w:rsidR="0090358B" w:rsidRPr="0090358B">
        <w:rPr>
          <w:rFonts w:ascii="Calibri" w:hAnsi="Calibri" w:cs="Calibri"/>
        </w:rPr>
        <w:t>[14]</w:t>
      </w:r>
      <w:r w:rsidR="0074777A">
        <w:fldChar w:fldCharType="end"/>
      </w:r>
      <w:r w:rsidR="00E0394B" w:rsidRPr="00FD22E9">
        <w:t xml:space="preserve">. </w:t>
      </w:r>
      <w:r w:rsidR="00E0394B">
        <w:t xml:space="preserve">Although this deterministic approach to population modelling has largely fallen out of favor </w:t>
      </w:r>
      <w:r w:rsidR="00E0394B">
        <w:lastRenderedPageBreak/>
        <w:t xml:space="preserve">for more complex structures and stochastic elements </w:t>
      </w:r>
      <w:r w:rsidR="00E0394B">
        <w:fldChar w:fldCharType="begin"/>
      </w:r>
      <w:r w:rsidR="00FB224D">
        <w:instrText xml:space="preserve"> ADDIN ZOTERO_ITEM CSL_CITATION {"citationID":"R2tn6J1V","properties":{"formattedCitation":"[22\\uc0\\u8211{}24]","plainCitation":"[22–24]","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E0394B">
        <w:fldChar w:fldCharType="separate"/>
      </w:r>
      <w:r w:rsidR="00FB224D" w:rsidRPr="00FB224D">
        <w:rPr>
          <w:rFonts w:ascii="Calibri" w:hAnsi="Calibri" w:cs="Calibri"/>
          <w:szCs w:val="24"/>
        </w:rPr>
        <w:t>[22–24]</w:t>
      </w:r>
      <w:r w:rsidR="00E0394B">
        <w:fldChar w:fldCharType="end"/>
      </w:r>
      <w:r w:rsidR="00E0394B">
        <w:t xml:space="preserve">, simple dynamic models remain useful, largely due to their easily interpretably and ecologically meaningful parameters </w:t>
      </w:r>
      <w:r w:rsidR="00E0394B">
        <w:fldChar w:fldCharType="begin"/>
      </w:r>
      <w:r w:rsidR="00FB224D">
        <w:instrText xml:space="preserve"> ADDIN ZOTERO_ITEM CSL_CITATION {"citationID":"a2i22f9hl5t","properties":{"formattedCitation":"[25]","plainCitation":"[25]","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E0394B">
        <w:fldChar w:fldCharType="separate"/>
      </w:r>
      <w:r w:rsidR="00FB224D" w:rsidRPr="00FB224D">
        <w:rPr>
          <w:rFonts w:ascii="Calibri" w:hAnsi="Calibri" w:cs="Calibri"/>
        </w:rPr>
        <w:t>[25]</w:t>
      </w:r>
      <w:r w:rsidR="00E0394B">
        <w:fldChar w:fldCharType="end"/>
      </w:r>
      <w:r w:rsidR="00E0394B">
        <w:t xml:space="preserve">. Differences in parameter values between populations, or a change within a single population, can suggest differences in environmental constraints governing a population, providing a quantifiable effect of environmental change </w:t>
      </w:r>
      <w:r w:rsidR="00E0394B">
        <w:fldChar w:fldCharType="begin"/>
      </w:r>
      <w:r w:rsidR="00FB224D">
        <w:instrText xml:space="preserve"> ADDIN ZOTERO_ITEM CSL_CITATION {"citationID":"M7qlawue","properties":{"formattedCitation":"[13,26\\uc0\\u8211{}28]","plainCitation":"[13,26–28]","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0394B">
        <w:fldChar w:fldCharType="separate"/>
      </w:r>
      <w:r w:rsidR="00FB224D" w:rsidRPr="00FB224D">
        <w:rPr>
          <w:rFonts w:ascii="Calibri" w:hAnsi="Calibri" w:cs="Calibri"/>
          <w:szCs w:val="24"/>
        </w:rPr>
        <w:t>[13,26–28]</w:t>
      </w:r>
      <w:r w:rsidR="00E0394B">
        <w:fldChar w:fldCharType="end"/>
      </w:r>
      <w:r w:rsidR="00E0394B">
        <w:t>.</w:t>
      </w:r>
    </w:p>
    <w:p w14:paraId="5D41B8F8" w14:textId="31DBF30C" w:rsidR="00A21FD1" w:rsidRDefault="00E0394B" w:rsidP="00E0394B">
      <w:r>
        <w:t xml:space="preserve">Although theoretically straightforward, identifying abrupt transitions in ecological systems is challenging using real-world data due to a lack of systematic approaches and noise in naturally produced time series data </w:t>
      </w:r>
      <w:r>
        <w:fldChar w:fldCharType="begin"/>
      </w:r>
      <w:r w:rsidR="00C8364A">
        <w:instrText xml:space="preserve"> ADDIN ZOTERO_ITEM CSL_CITATION {"citationID":"a2l1igte0m1","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FB224D">
        <w:instrText xml:space="preserve"> ADDIN ZOTERO_ITEM CSL_CITATION {"citationID":"GZSVwqDS","properties":{"formattedCitation":"[11\\uc0\\u8211{}13,29,30]","plainCitation":"[11–13,29,30]","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FB224D" w:rsidRPr="00FB224D">
        <w:rPr>
          <w:rFonts w:ascii="Calibri" w:hAnsi="Calibri" w:cs="Calibri"/>
          <w:szCs w:val="24"/>
        </w:rPr>
        <w:t>[11–13,29,30]</w:t>
      </w:r>
      <w:r>
        <w:fldChar w:fldCharType="end"/>
      </w:r>
      <w:r>
        <w:t xml:space="preserve">, creating the potential for biases in selecting break points. </w:t>
      </w:r>
      <w:r w:rsidR="00D372EC">
        <w:t xml:space="preserve"> In response to th</w:t>
      </w:r>
      <w:r w:rsidR="00BF3876">
        <w:t xml:space="preserve">ese </w:t>
      </w:r>
      <w:r w:rsidR="00BF3876" w:rsidRPr="003D2F73">
        <w:rPr>
          <w:i/>
        </w:rPr>
        <w:t>ad hoc</w:t>
      </w:r>
      <w:r w:rsidR="00BF3876">
        <w:t xml:space="preserve"> approaches</w:t>
      </w:r>
      <w:r w:rsidR="00D372EC">
        <w:t xml:space="preserve">, </w:t>
      </w:r>
      <w:r w:rsidR="003D2F73">
        <w:t xml:space="preserve">many </w:t>
      </w:r>
      <w:r w:rsidR="00D372EC">
        <w:t>change-point methods were developed</w:t>
      </w:r>
      <w:r w:rsidR="007519E2">
        <w:t xml:space="preserve"> for climatological and econometrics data</w:t>
      </w:r>
      <w:r w:rsidR="00D372EC">
        <w:t xml:space="preserve">, where time series data is examined for stepwise statistical deviation from the mean or variance previously observed </w:t>
      </w:r>
      <w:r w:rsidR="00D372EC">
        <w:fldChar w:fldCharType="begin"/>
      </w:r>
      <w:r w:rsidR="00FB224D">
        <w:instrText xml:space="preserve"> ADDIN ZOTERO_ITEM CSL_CITATION {"citationID":"Tu2PyWs1","properties":{"formattedCitation":"[6,7,31]","plainCitation":"[6,7,31]","noteIndex":0},"citationItems":[{"id":2199,"uris":["http://zotero.org/users/3015424/items/DU3R33LT"],"uri":["http://zotero.org/users/3015424/items/DU3R33LT"],"itemData":{"id":2199,"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2200,"uris":["http://zotero.org/users/3015424/items/YBWLPWMH"],"uri":["http://zotero.org/users/3015424/items/YBWLPWMH"],"itemData":{"id":2200,"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2201,"uris":["http://zotero.org/users/3015424/items/RVCHK93M"],"uri":["http://zotero.org/users/3015424/items/RVCHK93M"],"itemData":{"id":2201,"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D372EC">
        <w:fldChar w:fldCharType="separate"/>
      </w:r>
      <w:r w:rsidR="00FB224D" w:rsidRPr="00FB224D">
        <w:rPr>
          <w:rFonts w:ascii="Calibri" w:hAnsi="Calibri" w:cs="Calibri"/>
        </w:rPr>
        <w:t>[6,7,31]</w:t>
      </w:r>
      <w:r w:rsidR="00D372EC">
        <w:fldChar w:fldCharType="end"/>
      </w:r>
      <w:r w:rsidR="00D372EC">
        <w:t>.  H</w:t>
      </w:r>
      <w:r w:rsidR="007519E2">
        <w:t>owever,</w:t>
      </w:r>
      <w:r w:rsidR="00D372EC">
        <w:t xml:space="preserve"> because these methods rely </w:t>
      </w:r>
      <w:r w:rsidR="00FA22C9">
        <w:t>on the test of a null hypothesis (that no abrupt transition occurred), they have low sensitivity in situations where statistical power is limited</w:t>
      </w:r>
      <w:r w:rsidR="007519E2">
        <w:t>. For example,  in a</w:t>
      </w:r>
      <w:r w:rsidR="007C5F75">
        <w:t xml:space="preserve"> 2009 review, Andersen and colleagues pointed out that if </w:t>
      </w:r>
      <w:r w:rsidR="006E7312">
        <w:t xml:space="preserve">change point </w:t>
      </w:r>
      <w:r w:rsidR="007C5F75">
        <w:t>methods were used on</w:t>
      </w:r>
      <w:r w:rsidR="007519E2">
        <w:t xml:space="preserve"> typical </w:t>
      </w:r>
      <w:r w:rsidR="00FA22C9">
        <w:t>ecological ti</w:t>
      </w:r>
      <w:r w:rsidR="007519E2">
        <w:t xml:space="preserve">me series with 20-40  time steps, only the most extreme transitions occurring near the midpoint of the time series are likely to be deemed ‘significant’ </w:t>
      </w:r>
      <w:r w:rsidR="00FA22C9">
        <w:fldChar w:fldCharType="begin"/>
      </w:r>
      <w:r w:rsidR="00C8364A">
        <w:instrText xml:space="preserve"> ADDIN ZOTERO_ITEM CSL_CITATION {"citationID":"enUJfEcz","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FA22C9">
        <w:fldChar w:fldCharType="separate"/>
      </w:r>
      <w:r w:rsidR="00C8364A" w:rsidRPr="00CC0E99">
        <w:rPr>
          <w:rFonts w:ascii="Calibri" w:hAnsi="Calibri" w:cs="Calibri"/>
        </w:rPr>
        <w:t>[1]</w:t>
      </w:r>
      <w:r w:rsidR="00FA22C9">
        <w:fldChar w:fldCharType="end"/>
      </w:r>
      <w:r w:rsidR="00FA22C9">
        <w:t xml:space="preserve">. </w:t>
      </w:r>
      <w:r w:rsidR="007C5F75">
        <w:t xml:space="preserve"> They concluded that </w:t>
      </w:r>
      <w:r w:rsidR="00FB28EB">
        <w:t>such</w:t>
      </w:r>
      <w:r w:rsidR="007C5F75">
        <w:t xml:space="preserve"> approaches could be enhanced with respect to both sensitivity and parsimony by use of model selection procedures. </w:t>
      </w:r>
    </w:p>
    <w:p w14:paraId="04A20BFB" w14:textId="77ABDB11" w:rsidR="00E0394B" w:rsidRDefault="00E0394B" w:rsidP="00E0394B">
      <w:r>
        <w:t xml:space="preserve">Break point analysis tools </w:t>
      </w:r>
      <w:r w:rsidR="007519E2">
        <w:t>also address the selection bias b</w:t>
      </w:r>
      <w:r>
        <w:t xml:space="preserve">y locating change points with a variety of optimization strategies, including linear and moving average methods </w:t>
      </w:r>
      <w:r>
        <w:fldChar w:fldCharType="begin"/>
      </w:r>
      <w:r w:rsidR="00FB224D">
        <w:instrText xml:space="preserve"> ADDIN ZOTERO_ITEM CSL_CITATION {"citationID":"t90uxtL5","properties":{"formattedCitation":"[32\\uc0\\u8211{}35]","plainCitation":"[32–3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00FB224D" w:rsidRPr="00FB224D">
        <w:rPr>
          <w:rFonts w:ascii="Calibri" w:hAnsi="Calibri" w:cs="Calibri"/>
          <w:szCs w:val="24"/>
        </w:rPr>
        <w:t>[32–35]</w:t>
      </w:r>
      <w:r>
        <w:fldChar w:fldCharType="end"/>
      </w:r>
      <w:r>
        <w:t xml:space="preserve">. However, these methods </w:t>
      </w:r>
      <w:r w:rsidR="002A6031">
        <w:t xml:space="preserve">do </w:t>
      </w:r>
      <w:r w:rsidR="00FA22C9">
        <w:t>not provide mechanistic fit for</w:t>
      </w:r>
      <w:r>
        <w:t xml:space="preserve"> data with internal, density dependent structure inherent to population time series</w:t>
      </w:r>
      <w:r w:rsidR="00DF1F48">
        <w:t>, such as populations subject to density-dependent growth or environmental carrying capacities</w:t>
      </w:r>
      <w:r>
        <w:t xml:space="preserve">. </w:t>
      </w:r>
      <w:r w:rsidR="00482F88">
        <w:t>Dynamic s</w:t>
      </w:r>
      <w:r w:rsidR="00B13AC9">
        <w:t xml:space="preserve">hift </w:t>
      </w:r>
      <w:r w:rsidR="007B4B9F">
        <w:t xml:space="preserve"> and transition </w:t>
      </w:r>
      <w:r w:rsidR="00B13AC9">
        <w:t xml:space="preserve">detection </w:t>
      </w:r>
      <w:r w:rsidR="00DF1F48">
        <w:t xml:space="preserve">methods </w:t>
      </w:r>
      <w:r w:rsidR="00B13AC9">
        <w:t xml:space="preserve">which </w:t>
      </w:r>
      <w:r w:rsidR="007B4B9F">
        <w:t>rely on models that account for underlying structure</w:t>
      </w:r>
      <w:r w:rsidR="00B13AC9">
        <w:t xml:space="preserve"> of the data</w:t>
      </w:r>
      <w:r w:rsidR="00DF1F48">
        <w:t xml:space="preserve"> (i.e. those that directly fit underlying non-linear processes)</w:t>
      </w:r>
      <w:r w:rsidR="00B13AC9">
        <w:t xml:space="preserve"> may be </w:t>
      </w:r>
      <w:r w:rsidR="007B4B9F">
        <w:t xml:space="preserve">less likely to yield false positives </w:t>
      </w:r>
      <w:r w:rsidR="00B13AC9">
        <w:t xml:space="preserve">than methods based in </w:t>
      </w:r>
      <w:r w:rsidR="007B4B9F">
        <w:t>summary statistics</w:t>
      </w:r>
      <w:r w:rsidR="00B13AC9">
        <w:t xml:space="preserve"> </w:t>
      </w:r>
      <w:r w:rsidR="00B13AC9">
        <w:fldChar w:fldCharType="begin"/>
      </w:r>
      <w:r w:rsidR="00FB224D">
        <w:instrText xml:space="preserve"> ADDIN ZOTERO_ITEM CSL_CITATION {"citationID":"lDmnHrBc","properties":{"formattedCitation":"[36]","plainCitation":"[36]","noteIndex":0},"citationItems":[{"id":2203,"uris":["http://zotero.org/users/3015424/items/PKF27KTA"],"uri":["http://zotero.org/users/3015424/items/PKF27KTA"],"itemData":{"id":2203,"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FB224D" w:rsidRPr="00FB224D">
        <w:rPr>
          <w:rFonts w:ascii="Calibri" w:hAnsi="Calibri" w:cs="Calibri"/>
        </w:rPr>
        <w:t>[36]</w:t>
      </w:r>
      <w:r w:rsidR="00B13AC9">
        <w:fldChar w:fldCharType="end"/>
      </w:r>
      <w:r w:rsidR="00B13AC9">
        <w:t xml:space="preserve">. </w:t>
      </w:r>
      <w:r>
        <w:t>Density-dependent population growth has the potential to mask transition points</w:t>
      </w:r>
      <w:r w:rsidR="00B13AC9">
        <w:t xml:space="preserve"> because of its inherent nonlinear structure</w:t>
      </w:r>
      <w:r>
        <w:t xml:space="preserve">. For example, transient dynamics occurring immediately after a temporary disturbance can result in a change in population size, but not necessarily in the rules governing population fluctuations. Wavelet analysis has been applied to population time series to address changes in cycling patterns </w:t>
      </w:r>
      <w:r>
        <w:fldChar w:fldCharType="begin"/>
      </w:r>
      <w:r w:rsidR="00FB224D">
        <w:instrText xml:space="preserve"> ADDIN ZOTERO_ITEM CSL_CITATION {"citationID":"acodumhec6","properties":{"formattedCitation":"[37]","plainCitation":"[37]","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00FB224D" w:rsidRPr="00FB224D">
        <w:rPr>
          <w:rFonts w:ascii="Calibri" w:hAnsi="Calibri" w:cs="Calibri"/>
        </w:rPr>
        <w:t>[37]</w:t>
      </w:r>
      <w:r>
        <w:fldChar w:fldCharType="end"/>
      </w:r>
      <w:r>
        <w:t xml:space="preserve"> but this method also does not account for density-dependent processes as an explicit mechanism governing changes in abundance </w:t>
      </w:r>
      <w:r>
        <w:fldChar w:fldCharType="begin"/>
      </w:r>
      <w:r w:rsidR="00FB224D">
        <w:instrText xml:space="preserve"> ADDIN ZOTERO_ITEM CSL_CITATION {"citationID":"auqbk6tri7","properties":{"formattedCitation":"[38]","plainCitation":"[3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00FB224D" w:rsidRPr="00FB224D">
        <w:rPr>
          <w:rFonts w:ascii="Calibri" w:hAnsi="Calibri" w:cs="Calibri"/>
        </w:rPr>
        <w:t>[38]</w:t>
      </w:r>
      <w:r>
        <w:fldChar w:fldCharType="end"/>
      </w:r>
      <w:r>
        <w:t xml:space="preserve">.  </w:t>
      </w:r>
      <w:r w:rsidR="00B73965">
        <w:t>Thus, a</w:t>
      </w:r>
      <w:r>
        <w:t xml:space="preserve"> robust unbiased tool for detecting </w:t>
      </w:r>
      <w:r w:rsidR="00D84C75">
        <w:t>dynamic</w:t>
      </w:r>
      <w:r>
        <w:t xml:space="preserve"> shifts would simultaneously allow us to identify when shifts in population cycling processes occur</w:t>
      </w:r>
      <w:r w:rsidR="004A6E9C">
        <w:t xml:space="preserve">, measure the uncertainty associated with those shifts, </w:t>
      </w:r>
      <w:r>
        <w:t xml:space="preserve">and further quantify the specific changes to the underlying dynamics driving populations. </w:t>
      </w:r>
    </w:p>
    <w:p w14:paraId="75582E3D" w14:textId="42AF7B09" w:rsidR="00D936C7" w:rsidRDefault="00493C01" w:rsidP="00024214">
      <w:r>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time series data.</w:t>
      </w:r>
      <w:r w:rsidR="005670B0">
        <w:t xml:space="preserve"> The </w:t>
      </w:r>
      <w:r w:rsidR="00D84C75">
        <w:t>D</w:t>
      </w:r>
      <w:r w:rsidR="005670B0">
        <w:t xml:space="preserve">SD </w:t>
      </w:r>
      <w:r w:rsidR="00997D87">
        <w:t>algorithm</w:t>
      </w:r>
      <w:r w:rsidR="005670B0">
        <w:t xml:space="preserve"> uses an iterative, change-point based approach, grounded in information theoretic (i.e. model selection</w:t>
      </w:r>
      <w:r w:rsidR="00D936C7">
        <w:t>)</w:t>
      </w:r>
      <w:r w:rsidR="005670B0">
        <w:t xml:space="preserve"> reasoning.</w:t>
      </w:r>
      <w:r>
        <w:t xml:space="preserve"> We </w:t>
      </w:r>
      <w:r w:rsidR="00DC50C9">
        <w:t>illustrate our 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w:t>
      </w:r>
      <w:r w:rsidR="00997D87">
        <w:t xml:space="preserve">algorithm </w:t>
      </w:r>
      <w:r>
        <w:t xml:space="preserve">and how it </w:t>
      </w:r>
      <w:r>
        <w:lastRenderedPageBreak/>
        <w:t xml:space="preserve">can be used to evaluate the presence, location, and magnitude of shifts in </w:t>
      </w:r>
      <w:r w:rsidR="00A30740">
        <w:t xml:space="preserve">population parameters governing </w:t>
      </w:r>
      <w:r>
        <w:t>dynamic</w:t>
      </w:r>
      <w:r w:rsidR="00A30740">
        <w:t>s</w:t>
      </w:r>
      <w:r>
        <w:t xml:space="preserve">. </w:t>
      </w:r>
    </w:p>
    <w:p w14:paraId="53AB54FA" w14:textId="0D485C32" w:rsidR="00024214" w:rsidRPr="0014050F" w:rsidRDefault="00493C01" w:rsidP="00024214">
      <w:r>
        <w:t xml:space="preserve">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339AAB81" w14:textId="0DAF9198" w:rsidR="009106F5" w:rsidRDefault="009106F5" w:rsidP="00493C01">
      <w:pPr>
        <w:rPr>
          <w:b/>
        </w:rPr>
      </w:pPr>
      <w:r>
        <w:rPr>
          <w:b/>
        </w:rPr>
        <w:t>Methods</w:t>
      </w:r>
    </w:p>
    <w:p w14:paraId="285C064E" w14:textId="1C05D0DF" w:rsidR="00493C01" w:rsidRPr="007F54B8" w:rsidRDefault="00493C01" w:rsidP="00493C01">
      <w:pPr>
        <w:rPr>
          <w:i/>
        </w:rPr>
      </w:pPr>
      <w:r w:rsidRPr="007F54B8">
        <w:rPr>
          <w:i/>
        </w:rPr>
        <w:t xml:space="preserve">The </w:t>
      </w:r>
      <w:r w:rsidR="00D84C75">
        <w:rPr>
          <w:i/>
        </w:rPr>
        <w:t>Dynamic</w:t>
      </w:r>
      <w:r w:rsidR="00D84C75" w:rsidRPr="007F54B8">
        <w:rPr>
          <w:i/>
        </w:rPr>
        <w:t xml:space="preserve"> </w:t>
      </w:r>
      <w:r w:rsidRPr="007F54B8">
        <w:rPr>
          <w:i/>
        </w:rPr>
        <w:t xml:space="preserve">Shift Detector </w:t>
      </w:r>
      <w:r w:rsidR="00997D87">
        <w:rPr>
          <w:i/>
        </w:rPr>
        <w:t>algorithm</w:t>
      </w:r>
    </w:p>
    <w:p w14:paraId="7A4C5A80" w14:textId="0BD7FBCE" w:rsidR="00E22FDA" w:rsidRPr="00324AC6" w:rsidRDefault="007A65A3" w:rsidP="00493C01">
      <w:pPr>
        <w:rPr>
          <w:rFonts w:eastAsiaTheme="minorEastAsia"/>
        </w:rPr>
      </w:pPr>
      <w:r>
        <w:t xml:space="preserve">Although any </w:t>
      </w:r>
      <w:r w:rsidR="003C0B39">
        <w:t xml:space="preserve">time series </w:t>
      </w:r>
      <w:r>
        <w:t xml:space="preserve">population model can be used to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C270DB">
        <w:t>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ers: </w:t>
      </w:r>
      <w:r w:rsidR="00493C01">
        <w:t xml:space="preserve">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FB224D">
        <w:instrText xml:space="preserve"> ADDIN ZOTERO_ITEM CSL_CITATION {"citationID":"a2lonl5c0vq","properties":{"formattedCitation":"[18]","plainCitation":"[18]","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FB224D" w:rsidRPr="00FB224D">
        <w:rPr>
          <w:rFonts w:ascii="Calibri" w:hAnsi="Calibri" w:cs="Calibri"/>
        </w:rPr>
        <w:t>[18]</w:t>
      </w:r>
      <w:r w:rsidR="00493C01">
        <w:fldChar w:fldCharType="end"/>
      </w:r>
      <w:r w:rsidR="00493C01">
        <w:t xml:space="preserve">: </w:t>
      </w:r>
    </w:p>
    <w:p w14:paraId="325F0590" w14:textId="3F05E5B9" w:rsidR="00493C01" w:rsidRPr="00562E12" w:rsidRDefault="00CA7CE4"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5BEC7C2"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FB224D">
        <w:instrText xml:space="preserve"> ADDIN ZOTERO_ITEM CSL_CITATION {"citationID":"J3vUceyI","properties":{"formattedCitation":"[19,39]","plainCitation":"[19,39]","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FB224D" w:rsidRPr="00FB224D">
        <w:rPr>
          <w:rFonts w:ascii="Calibri" w:hAnsi="Calibri" w:cs="Calibri"/>
        </w:rPr>
        <w:t>[19,39]</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136F78F5"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 xml:space="preserve">To avoid </w:t>
      </w:r>
      <w:r w:rsidR="00120697">
        <w:lastRenderedPageBreak/>
        <w:t>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22DE13B5"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AICc) for each </w:t>
      </w:r>
      <w:r w:rsidR="002D4506">
        <w:t xml:space="preserve">segment </w:t>
      </w:r>
      <w:r>
        <w:t>and sum</w:t>
      </w:r>
      <w:r w:rsidR="00EA2CE8">
        <w:t>ming</w:t>
      </w:r>
      <w:r>
        <w:t xml:space="preserve"> them </w:t>
      </w:r>
      <w:r w:rsidR="0025536D">
        <w:t xml:space="preserve">accordingly </w:t>
      </w:r>
      <w:r w:rsidR="002D4506">
        <w:fldChar w:fldCharType="begin"/>
      </w:r>
      <w:r w:rsidR="001D6CFB">
        <w:instrText xml:space="preserve"> ADDIN ZOTERO_ITEM CSL_CITATION {"citationID":"RnKj7pQR","properties":{"formattedCitation":"[40]","plainCitation":"[40]","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1D6CFB" w:rsidRPr="001D6CFB">
        <w:rPr>
          <w:rFonts w:ascii="Calibri" w:hAnsi="Calibri" w:cs="Calibri"/>
        </w:rPr>
        <w:t>[40]</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produces a set of top performing break point combinations for cases in which model fits produce equivalent AICc values (i.e. within 2 units of the best-performing fit</w:t>
      </w:r>
      <w:r w:rsidR="00D742AD">
        <w:t xml:space="preserve">; </w:t>
      </w:r>
      <w:r w:rsidR="00997D87">
        <w:fldChar w:fldCharType="begin"/>
      </w:r>
      <w:r w:rsidR="001D6CFB">
        <w:instrText xml:space="preserve"> ADDIN ZOTERO_ITEM CSL_CITATION {"citationID":"KFfx5xQc","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1D6CFB" w:rsidRPr="001D6CFB">
        <w:rPr>
          <w:rFonts w:ascii="Calibri" w:hAnsi="Calibri" w:cs="Calibri"/>
        </w:rPr>
        <w:t>[41]</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1D6CFB">
        <w:instrText xml:space="preserve"> ADDIN ZOTERO_ITEM CSL_CITATION {"citationID":"rDdG5sSt","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1D6CFB" w:rsidRPr="001D6CFB">
        <w:rPr>
          <w:rFonts w:ascii="Calibri" w:hAnsi="Calibri" w:cs="Calibri"/>
        </w:rPr>
        <w:t>[41]</w:t>
      </w:r>
      <w:r w:rsidR="00757994">
        <w:fldChar w:fldCharType="end"/>
      </w:r>
      <w:r w:rsidR="00DA72A4">
        <w:t xml:space="preserve">. To </w:t>
      </w:r>
      <w:r w:rsidR="0087290C">
        <w:t xml:space="preserve">do </w:t>
      </w:r>
      <w:r w:rsidR="00DA72A4">
        <w:t xml:space="preserve">this, we compute the Akaike weight </w:t>
      </w:r>
      <w:r w:rsidR="00DA72A4" w:rsidRPr="000237F7">
        <w:rPr>
          <w:i/>
        </w:rPr>
        <w:t>w</w:t>
      </w:r>
      <w:r w:rsidR="00DA72A4">
        <w:rPr>
          <w:vertAlign w:val="subscript"/>
        </w:rPr>
        <w:t xml:space="preserve">i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r w:rsidR="008C369E" w:rsidRPr="000237F7">
        <w:rPr>
          <w:i/>
        </w:rPr>
        <w:t>w</w:t>
      </w:r>
      <w:r w:rsidR="00757994">
        <w:rPr>
          <w:vertAlign w:val="subscript"/>
        </w:rPr>
        <w:t>n</w:t>
      </w:r>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1D6CFB">
        <w:instrText xml:space="preserve"> ADDIN ZOTERO_ITEM CSL_CITATION {"citationID":"u2dzvEQ5","properties":{"formattedCitation":"[42]","plainCitation":"[42]","noteIndex":0},"citationItems":[{"id":2215,"uris":["http://zotero.org/users/3015424/items/7MLRL8WC"],"uri":["http://zotero.org/users/3015424/items/7MLRL8WC"],"itemData":{"id":2215,"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1D6CFB" w:rsidRPr="001D6CFB">
        <w:rPr>
          <w:rFonts w:ascii="Calibri" w:hAnsi="Calibri" w:cs="Calibri"/>
        </w:rPr>
        <w:t>[42]</w:t>
      </w:r>
      <w:r w:rsidR="00757994">
        <w:fldChar w:fldCharType="end"/>
      </w:r>
      <w:r w:rsidR="00757994">
        <w:t xml:space="preserve">. Break weight </w:t>
      </w:r>
      <w:r w:rsidR="00BD5B39">
        <w:t xml:space="preserve">(i.e., </w:t>
      </w:r>
      <w:r w:rsidR="00F63325">
        <w:t xml:space="preserve">relative </w:t>
      </w:r>
      <w:r w:rsidR="00757994">
        <w:t xml:space="preserve">variable importance, </w:t>
      </w:r>
      <w:r w:rsidR="00757994" w:rsidRPr="00CC0E99">
        <w:rPr>
          <w:i/>
        </w:rPr>
        <w:t>sensu</w:t>
      </w:r>
      <w:r w:rsidR="00757994">
        <w:t xml:space="preserve"> </w:t>
      </w:r>
      <w:r w:rsidR="00997D87">
        <w:fldChar w:fldCharType="begin"/>
      </w:r>
      <w:r w:rsidR="001D6CFB">
        <w:instrText xml:space="preserve"> ADDIN ZOTERO_ITEM CSL_CITATION {"citationID":"XXJbKUaM","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1D6CFB" w:rsidRPr="001D6CFB">
        <w:rPr>
          <w:rFonts w:ascii="Calibri" w:hAnsi="Calibri" w:cs="Calibri"/>
        </w:rPr>
        <w:t>[41]</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1EC88EC0" w:rsidR="00493C01" w:rsidRPr="00DA72A4" w:rsidRDefault="004628BA" w:rsidP="004628BA">
      <w:r>
        <w:t xml:space="preserve">We selected AICc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r w:rsidR="006B7574">
        <w:t xml:space="preserve">AICc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1D6CFB">
        <w:instrText xml:space="preserve"> ADDIN ZOTERO_ITEM CSL_CITATION {"citationID":"9kUvnk8K","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1D6CFB" w:rsidRPr="001D6CFB">
        <w:rPr>
          <w:rFonts w:ascii="Calibri" w:hAnsi="Calibri" w:cs="Calibri"/>
        </w:rPr>
        <w:t>[41]</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696B821C"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1D6CFB">
        <w:instrText xml:space="preserve"> ADDIN ZOTERO_ITEM CSL_CITATION {"citationID":"a262g9b99h5","properties":{"formattedCitation":"[43]","plainCitation":"[43]","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1D6CFB" w:rsidRPr="001D6CFB">
        <w:rPr>
          <w:rFonts w:ascii="Calibri" w:hAnsi="Calibri" w:cs="Calibri"/>
        </w:rPr>
        <w:t>[43]</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w:t>
      </w:r>
      <w:r w:rsidR="0027575D">
        <w:t xml:space="preserve">used in the </w:t>
      </w:r>
      <w:r w:rsidR="00997D87">
        <w:t xml:space="preserve">algorithm </w:t>
      </w:r>
      <w:r w:rsidR="008F7A31">
        <w:t>with</w:t>
      </w:r>
      <w:r w:rsidR="006B3E8D">
        <w:t>in Appendix S2</w:t>
      </w:r>
      <w:r>
        <w:t>.</w:t>
      </w:r>
    </w:p>
    <w:p w14:paraId="0E2AA74D" w14:textId="3C2A0B18" w:rsidR="009106F5" w:rsidRPr="007F54B8" w:rsidRDefault="009106F5" w:rsidP="00493C01">
      <w:pPr>
        <w:rPr>
          <w:b/>
        </w:rPr>
      </w:pPr>
      <w:r w:rsidRPr="007F54B8">
        <w:rPr>
          <w:b/>
        </w:rPr>
        <w:t>Results</w:t>
      </w:r>
    </w:p>
    <w:p w14:paraId="48E1EDBC" w14:textId="77777777" w:rsidR="00493C01" w:rsidRDefault="00493C01" w:rsidP="00493C01">
      <w:pPr>
        <w:rPr>
          <w:i/>
        </w:rPr>
      </w:pPr>
      <w:r w:rsidRPr="00F03FA1">
        <w:rPr>
          <w:i/>
        </w:rPr>
        <w:t>Simulation</w:t>
      </w:r>
      <w:r>
        <w:rPr>
          <w:i/>
        </w:rPr>
        <w:t xml:space="preserve"> study</w:t>
      </w:r>
    </w:p>
    <w:p w14:paraId="1E6A143C" w14:textId="4F51D12A" w:rsidR="00493C01"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r w:rsidR="00F6528D" w:rsidRPr="00042E44">
        <w:rPr>
          <w:i/>
        </w:rPr>
        <w:t>r</w:t>
      </w:r>
      <w:r w:rsidR="00F6528D">
        <w:t xml:space="preserve"> </w:t>
      </w:r>
      <w:r w:rsidR="00117610">
        <w:t xml:space="preserve">at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w:t>
      </w:r>
      <w:r w:rsidR="00BB5C7E">
        <w:lastRenderedPageBreak/>
        <w:t xml:space="preserve">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w:t>
      </w:r>
      <w:r w:rsidR="00997D87">
        <w:t xml:space="preserve"> algorithm</w:t>
      </w:r>
      <w:r w:rsidR="0062727D">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56D3E83D"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393134A4"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1132A70F" w:rsidR="00527036" w:rsidRDefault="00EE1A6B" w:rsidP="00493C01">
      <w:bookmarkStart w:id="0" w:name="_Hlk487717425"/>
      <w:r>
        <w:lastRenderedPageBreak/>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are used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0"/>
    <w:p w14:paraId="4D6964D6" w14:textId="632BBC18" w:rsidR="00493C01" w:rsidRPr="007F54B8" w:rsidRDefault="00493C01" w:rsidP="00493C01">
      <w:pPr>
        <w:rPr>
          <w:i/>
        </w:rPr>
      </w:pPr>
      <w:r w:rsidRPr="007F54B8">
        <w:rPr>
          <w:i/>
        </w:rPr>
        <w:t>Applications</w:t>
      </w:r>
      <w:r w:rsidR="009106F5" w:rsidRPr="007F54B8">
        <w:rPr>
          <w:i/>
        </w:rPr>
        <w:t>: Case studies</w:t>
      </w:r>
    </w:p>
    <w:p w14:paraId="5F4E3EFB" w14:textId="0AF709F7" w:rsidR="00493C01" w:rsidRDefault="00493C01" w:rsidP="00493C01">
      <w:r>
        <w:t xml:space="preserve">We tested the performance of the </w:t>
      </w:r>
      <w:r w:rsidR="005907DA">
        <w:t xml:space="preserve">DSD </w:t>
      </w:r>
      <w:r w:rsidR="00F63325">
        <w:t xml:space="preserve">algorithm </w:t>
      </w:r>
      <w:r>
        <w:t>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6301502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FB224D">
        <w:instrText xml:space="preserve"> ADDIN ZOTERO_ITEM CSL_CITATION {"citationID":"aiqcni7gke","properties":{"formattedCitation":"[28,44,45]","plainCitation":"[28,44,4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FB224D" w:rsidRPr="00FB224D">
        <w:rPr>
          <w:rFonts w:ascii="Calibri" w:hAnsi="Calibri" w:cs="Calibri"/>
        </w:rPr>
        <w:t>[28,44,45]</w:t>
      </w:r>
      <w:r>
        <w:fldChar w:fldCharType="end"/>
      </w:r>
      <w:r>
        <w:t xml:space="preserve">.  </w:t>
      </w:r>
    </w:p>
    <w:p w14:paraId="1DCD5FE4" w14:textId="00B9120F"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AICc=-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70F74062"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1D6CFB">
        <w:instrText xml:space="preserve"> ADDIN ZOTERO_ITEM CSL_CITATION {"citationID":"aeo5980lef","properties":{"formattedCitation":"[45\\uc0\\u8211{}48]","plainCitation":"[45–48]","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1D6CFB" w:rsidRPr="001D6CFB">
        <w:rPr>
          <w:rFonts w:ascii="Calibri" w:hAnsi="Calibri" w:cs="Calibri"/>
          <w:szCs w:val="24"/>
        </w:rPr>
        <w:t>[45–48]</w:t>
      </w:r>
      <w:r w:rsidR="00CB7EEE">
        <w:fldChar w:fldCharType="end"/>
      </w:r>
      <w:r w:rsidR="00CB7EEE">
        <w:t xml:space="preserve">, which, in turn, is driven by documented pest management practices (neonicotinoid insecticide use; </w:t>
      </w:r>
      <w:r w:rsidR="00CB7EEE">
        <w:fldChar w:fldCharType="begin"/>
      </w:r>
      <w:r w:rsidR="0074777A">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1D6CFB">
        <w:instrText xml:space="preserve"> ADDIN ZOTERO_ITEM CSL_CITATION {"citationID":"Aubs2z5X","properties":{"formattedCitation":"[49,50]","plainCitation":"[49,50]","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1D6CFB" w:rsidRPr="001D6CFB">
        <w:rPr>
          <w:rFonts w:ascii="Calibri" w:hAnsi="Calibri" w:cs="Calibri"/>
        </w:rPr>
        <w:t>[49,50]</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w:t>
      </w:r>
      <w:r w:rsidR="00CB7EEE">
        <w:lastRenderedPageBreak/>
        <w:t xml:space="preserve">already well-established </w:t>
      </w:r>
      <w:r w:rsidR="00CB7EEE">
        <w:fldChar w:fldCharType="begin"/>
      </w:r>
      <w:r w:rsidR="001D6CFB">
        <w:instrText xml:space="preserve"> ADDIN ZOTERO_ITEM CSL_CITATION {"citationID":"XxxTEEIo","properties":{"formattedCitation":"[44]","plainCitation":"[44]","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1D6CFB" w:rsidRPr="001D6CFB">
        <w:rPr>
          <w:rFonts w:ascii="Calibri" w:hAnsi="Calibri" w:cs="Calibri"/>
        </w:rPr>
        <w:t>[44]</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FB224D">
        <w:rPr>
          <w:i/>
        </w:rPr>
        <w:instrText xml:space="preserve"> ADDIN ZOTERO_ITEM CSL_CITATION {"citationID":"nksNrgGO","properties":{"formattedCitation":"[28]","plainCitation":"[28]","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FB224D" w:rsidRPr="00FB224D">
        <w:rPr>
          <w:rFonts w:ascii="Calibri" w:hAnsi="Calibri" w:cs="Calibri"/>
        </w:rPr>
        <w:t>[28]</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0BFBB9D4"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1D6CFB">
        <w:instrText xml:space="preserve"> ADDIN ZOTERO_ITEM CSL_CITATION {"citationID":"eF6vlShd","properties":{"formattedCitation":"[51]","plainCitation":"[51]","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1D6CFB" w:rsidRPr="001D6CFB">
        <w:rPr>
          <w:rFonts w:ascii="Calibri" w:hAnsi="Calibri" w:cs="Calibri"/>
        </w:rPr>
        <w:t>[51]</w:t>
      </w:r>
      <w:r>
        <w:fldChar w:fldCharType="end"/>
      </w:r>
      <w:r>
        <w:t xml:space="preserve">. Monarchs are highly dispersed over their breeding season, occupying landscapes throughout the agricultural belt in central and eastern United States and southern Canada </w:t>
      </w:r>
      <w:r>
        <w:fldChar w:fldCharType="begin"/>
      </w:r>
      <w:r w:rsidR="001D6CFB">
        <w:instrText xml:space="preserve"> ADDIN ZOTERO_ITEM CSL_CITATION {"citationID":"aq6d1r3rai","properties":{"formattedCitation":"[52]","plainCitation":"[52]","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1D6CFB" w:rsidRPr="001D6CFB">
        <w:rPr>
          <w:rFonts w:ascii="Calibri" w:hAnsi="Calibri" w:cs="Calibri"/>
        </w:rPr>
        <w:t>[52]</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1D6CFB">
        <w:instrText xml:space="preserve"> ADDIN ZOTERO_ITEM CSL_CITATION {"citationID":"a4tutls3lj","properties":{"formattedCitation":"[53]","plainCitation":"[53]","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1D6CFB" w:rsidRPr="001D6CFB">
        <w:rPr>
          <w:rFonts w:ascii="Calibri" w:hAnsi="Calibri" w:cs="Calibri"/>
        </w:rPr>
        <w:t>[53]</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1D6CFB">
        <w:instrText xml:space="preserve"> ADDIN ZOTERO_ITEM CSL_CITATION {"citationID":"vTGi1NiW","properties":{"formattedCitation":"[54]","plainCitation":"[54]","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1D6CFB" w:rsidRPr="001D6CFB">
        <w:rPr>
          <w:rFonts w:ascii="Calibri" w:hAnsi="Calibri" w:cs="Calibri"/>
        </w:rPr>
        <w:t>[54]</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7AB3DCC1"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F63325">
        <w:t xml:space="preserve">algorithm </w:t>
      </w:r>
      <w:r w:rsidR="005F74F8">
        <w:t xml:space="preserve">indicated that two additional break point combinations, a single break after 2006 (AICc=121.87) and a </w:t>
      </w:r>
      <w:r w:rsidR="00C51B55">
        <w:t>two-</w:t>
      </w:r>
      <w:r w:rsidR="005F74F8">
        <w:t xml:space="preserve">break combination of 2003 and 2008 (AICc=-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37DD53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rsidR="001D6CFB">
        <w:instrText xml:space="preserve"> ADDIN ZOTERO_ITEM CSL_CITATION {"citationID":"QT8l0Owy","properties":{"formattedCitation":"[56,57]","plainCitation":"[56,57]","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1D6CFB" w:rsidRPr="001D6CFB">
        <w:rPr>
          <w:rFonts w:ascii="Calibri" w:hAnsi="Calibri" w:cs="Calibri"/>
        </w:rPr>
        <w:t>[56,57]</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1D6CFB">
        <w:instrText xml:space="preserve"> ADDIN ZOTERO_ITEM CSL_CITATION {"citationID":"a23i0e7e6ii","properties":{"formattedCitation":"[58]","plainCitation":"[58]","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1D6CFB" w:rsidRPr="001D6CFB">
        <w:rPr>
          <w:rFonts w:ascii="Calibri" w:hAnsi="Calibri" w:cs="Calibri"/>
        </w:rPr>
        <w:t>[58]</w:t>
      </w:r>
      <w:r>
        <w:fldChar w:fldCharType="end"/>
      </w:r>
      <w:r>
        <w:t xml:space="preserve">. Although glyphosate tolerant soybeans and maize were introduced to the US market in 1996 and 1998 respectively </w:t>
      </w:r>
      <w:r>
        <w:fldChar w:fldCharType="begin"/>
      </w:r>
      <w:r w:rsidR="001D6CFB">
        <w:instrText xml:space="preserve"> ADDIN ZOTERO_ITEM CSL_CITATION {"citationID":"a85p3n616h","properties":{"formattedCitation":"[59]","plainCitation":"[5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1D6CFB" w:rsidRPr="001D6CFB">
        <w:rPr>
          <w:rFonts w:ascii="Calibri" w:hAnsi="Calibri" w:cs="Calibri"/>
        </w:rPr>
        <w:t>[59]</w:t>
      </w:r>
      <w:r>
        <w:fldChar w:fldCharType="end"/>
      </w:r>
      <w:r>
        <w:t xml:space="preserve">,  actual glyphosate use lagged behind, with dramatic increases in use of the pesticide in 1998- 2003 in soybean, and 2007-2008 in maize </w:t>
      </w:r>
      <w:r>
        <w:fldChar w:fldCharType="begin"/>
      </w:r>
      <w:r w:rsidR="001D6CFB">
        <w:instrText xml:space="preserve"> ADDIN ZOTERO_ITEM CSL_CITATION {"citationID":"a1hl1lc5gv6","properties":{"formattedCitation":"[60]","plainCitation":"[60]","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1D6CFB" w:rsidRPr="001D6CFB">
        <w:rPr>
          <w:rFonts w:ascii="Calibri" w:hAnsi="Calibri" w:cs="Calibri"/>
        </w:rPr>
        <w:t>[60]</w:t>
      </w:r>
      <w:r>
        <w:fldChar w:fldCharType="end"/>
      </w:r>
      <w:r>
        <w:t xml:space="preserve">. </w:t>
      </w:r>
    </w:p>
    <w:p w14:paraId="7C05C850" w14:textId="520D726F"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1D6CFB">
        <w:instrText xml:space="preserve"> ADDIN ZOTERO_ITEM CSL_CITATION {"citationID":"a2i7trmq63f","properties":{"formattedCitation":"[61]","plainCitation":"[61]","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D6CFB" w:rsidRPr="001D6CFB">
        <w:rPr>
          <w:rFonts w:ascii="Calibri" w:hAnsi="Calibri" w:cs="Calibri"/>
        </w:rPr>
        <w:t>[61]</w:t>
      </w:r>
      <w:r w:rsidR="001A760B">
        <w:fldChar w:fldCharType="end"/>
      </w:r>
      <w:r w:rsidR="001A760B">
        <w:t>.</w:t>
      </w:r>
      <w:r>
        <w:t xml:space="preserve"> Other </w:t>
      </w:r>
      <w:r w:rsidR="001A760B">
        <w:t xml:space="preserve">studies have implicated climate </w:t>
      </w:r>
      <w:r w:rsidR="001A760B">
        <w:fldChar w:fldCharType="begin"/>
      </w:r>
      <w:r w:rsidR="001D6CFB">
        <w:instrText xml:space="preserve"> ADDIN ZOTERO_ITEM CSL_CITATION {"citationID":"a1q25ckc7jk","properties":{"formattedCitation":"[62]","plainCitation":"[6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D6CFB" w:rsidRPr="001D6CFB">
        <w:rPr>
          <w:rFonts w:ascii="Calibri" w:hAnsi="Calibri" w:cs="Calibri"/>
        </w:rPr>
        <w:t>[62]</w:t>
      </w:r>
      <w:r w:rsidR="001A760B">
        <w:fldChar w:fldCharType="end"/>
      </w:r>
      <w:r w:rsidR="001A760B">
        <w:t xml:space="preserve">, </w:t>
      </w:r>
      <w:r w:rsidR="00217133">
        <w:t xml:space="preserve">extreme </w:t>
      </w:r>
      <w:r w:rsidR="001A760B">
        <w:t xml:space="preserve">weather events </w:t>
      </w:r>
      <w:r w:rsidR="001A760B">
        <w:fldChar w:fldCharType="begin"/>
      </w:r>
      <w:r w:rsidR="001D6CFB">
        <w:instrText xml:space="preserve"> ADDIN ZOTERO_ITEM CSL_CITATION {"citationID":"a28t0hbcl1g","properties":{"formattedCitation":"[63]","plainCitation":"[63]","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D6CFB" w:rsidRPr="001D6CFB">
        <w:rPr>
          <w:rFonts w:ascii="Calibri" w:hAnsi="Calibri" w:cs="Calibri"/>
        </w:rPr>
        <w:t>[63]</w:t>
      </w:r>
      <w:r w:rsidR="001A760B">
        <w:fldChar w:fldCharType="end"/>
      </w:r>
      <w:r w:rsidR="001A760B">
        <w:t xml:space="preserve">, changing habitat availability on wintering grounds </w:t>
      </w:r>
      <w:r w:rsidR="001A760B">
        <w:fldChar w:fldCharType="begin"/>
      </w:r>
      <w:r w:rsidR="001D6CFB">
        <w:instrText xml:space="preserve"> ADDIN ZOTERO_ITEM CSL_CITATION {"citationID":"a1hnagcerbh","properties":{"formattedCitation":"[64]","plainCitation":"[6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1D6CFB" w:rsidRPr="001D6CFB">
        <w:rPr>
          <w:rFonts w:ascii="Calibri" w:hAnsi="Calibri" w:cs="Calibri"/>
        </w:rPr>
        <w:t>[6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1D6CFB">
        <w:instrText xml:space="preserve"> ADDIN ZOTERO_ITEM CSL_CITATION {"citationID":"IKP008Vd","properties":{"formattedCitation":"[65,66]","plainCitation":"[65,66]","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id":2217,"uris":["http://zotero.org/users/3015424/items/YKNUEEL3"],"uri":["http://zotero.org/users/3015424/items/YKNUEEL3"],"itemData":{"id":2217,"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1D6CFB" w:rsidRPr="001D6CFB">
        <w:rPr>
          <w:rFonts w:ascii="Calibri" w:hAnsi="Calibri" w:cs="Calibri"/>
        </w:rPr>
        <w:t>[65,66]</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Default="00493C01" w:rsidP="00493C01">
      <w:pPr>
        <w:rPr>
          <w:b/>
        </w:rPr>
      </w:pPr>
      <w:r w:rsidRPr="00633A5C">
        <w:rPr>
          <w:b/>
        </w:rPr>
        <w:lastRenderedPageBreak/>
        <w:t>Discussion</w:t>
      </w:r>
      <w:bookmarkStart w:id="1" w:name="_GoBack"/>
      <w:bookmarkEnd w:id="1"/>
    </w:p>
    <w:p w14:paraId="43E25267" w14:textId="11B5185D" w:rsidR="00AC5574" w:rsidRDefault="00CF1B74" w:rsidP="00705548">
      <w:r>
        <w:t xml:space="preserve">The </w:t>
      </w:r>
      <w:r w:rsidR="005907DA">
        <w:t xml:space="preserve">DSD </w:t>
      </w:r>
      <w:r w:rsidR="00F63325">
        <w:t>algorithm</w:t>
      </w:r>
      <w:r w:rsidR="008724B5">
        <w:t xml:space="preserve">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26E5BD86" w14:textId="238FDC9C" w:rsidR="008724B5" w:rsidRDefault="006D031D" w:rsidP="00705548">
      <w:r>
        <w:t xml:space="preserve">Characterizing abrupt transitions in ecological </w:t>
      </w:r>
      <w:r w:rsidR="00B63D41">
        <w:t xml:space="preserve">time series </w:t>
      </w:r>
      <w:r>
        <w:t xml:space="preserve">data has been </w:t>
      </w:r>
      <w:r w:rsidR="005000CD">
        <w:t>hindered</w:t>
      </w:r>
      <w:r>
        <w:t xml:space="preserve"> </w:t>
      </w:r>
      <w:r w:rsidRPr="006D031D">
        <w:t>by</w:t>
      </w:r>
      <w:r w:rsidR="005000CD">
        <w:t xml:space="preserve"> a</w:t>
      </w:r>
      <w:r w:rsidRPr="006D031D">
        <w:t xml:space="preserve"> lack of a common, accessible, and </w:t>
      </w:r>
      <w:r>
        <w:t xml:space="preserve">empirical </w:t>
      </w:r>
      <w:r w:rsidRPr="006D031D">
        <w:t>approach</w:t>
      </w:r>
      <w:r>
        <w:t xml:space="preserve">es </w:t>
      </w:r>
      <w:r w:rsidRPr="006D031D">
        <w:fldChar w:fldCharType="begin"/>
      </w:r>
      <w:r w:rsidR="007D78F2">
        <w:instrText xml:space="preserve"> ADDIN ZOTERO_ITEM CSL_CITATION {"citationID":"MuiXhb2h","properties":{"formattedCitation":"[2]","plainCitation":"[2]","noteIndex":0},"citationItems":[{"id":192,"uris":["http://zotero.org/users/3015424/items/PPQQABTK"],"uri":["http://zotero.org/users/3015424/items/PPQQABTK"],"itemData":{"id":192,"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Pr="006D031D">
        <w:fldChar w:fldCharType="separate"/>
      </w:r>
      <w:r w:rsidRPr="006D031D">
        <w:t>[2]</w:t>
      </w:r>
      <w:r w:rsidRPr="006D031D">
        <w:fldChar w:fldCharType="end"/>
      </w:r>
      <w:r w:rsidRPr="006D031D">
        <w:t xml:space="preserve">. </w:t>
      </w:r>
      <w:r>
        <w:t xml:space="preserve">This </w:t>
      </w:r>
      <w:r w:rsidR="00872323">
        <w:t>gap in tools has</w:t>
      </w:r>
      <w:r>
        <w:t xml:space="preserve"> led to </w:t>
      </w:r>
      <w:r w:rsidRPr="006D031D">
        <w:rPr>
          <w:i/>
        </w:rPr>
        <w:t>ad hoc</w:t>
      </w:r>
      <w:r>
        <w:t xml:space="preserve"> assessments of change points </w:t>
      </w:r>
      <w:r w:rsidRPr="006D031D">
        <w:fldChar w:fldCharType="begin"/>
      </w:r>
      <w:r w:rsidR="00FB224D">
        <w:instrText xml:space="preserve"> ADDIN ZOTERO_ITEM CSL_CITATION {"citationID":"ZOtDkqBX","properties":{"formattedCitation":"[11\\uc0\\u8211{}13,29,30]","plainCitation":"[11–13,29,30]","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Pr="006D031D">
        <w:fldChar w:fldCharType="separate"/>
      </w:r>
      <w:r w:rsidR="00FB224D" w:rsidRPr="00FB224D">
        <w:rPr>
          <w:rFonts w:ascii="Calibri" w:hAnsi="Calibri" w:cs="Calibri"/>
          <w:szCs w:val="24"/>
        </w:rPr>
        <w:t>[11–13,29,30]</w:t>
      </w:r>
      <w:r w:rsidRPr="006D031D">
        <w:fldChar w:fldCharType="end"/>
      </w:r>
      <w:r w:rsidRPr="006D031D">
        <w:t xml:space="preserve">, </w:t>
      </w:r>
      <w:r>
        <w:t>introducing the potential for bias</w:t>
      </w:r>
      <w:r w:rsidR="00D83939">
        <w:t xml:space="preserve"> in change point selection,</w:t>
      </w:r>
      <w:r w:rsidR="00872323">
        <w:t xml:space="preserve"> particularly in c</w:t>
      </w:r>
      <w:r w:rsidR="003D01F5">
        <w:t>ases where nonlinear dynamics are likely to occur</w:t>
      </w:r>
      <w:r w:rsidRPr="006D031D">
        <w:t xml:space="preserve">. </w:t>
      </w:r>
      <w:r w:rsidR="00872323">
        <w:t>Our</w:t>
      </w:r>
      <w:r w:rsidR="008724B5">
        <w:t xml:space="preserve"> DSD algorithm</w:t>
      </w:r>
      <w:r w:rsidR="00D83939">
        <w:t xml:space="preserve"> directly addresses this gap, using</w:t>
      </w:r>
      <w:r w:rsidR="008724B5" w:rsidRPr="008724B5">
        <w:t xml:space="preserve"> </w:t>
      </w:r>
      <w:r w:rsidR="00D83939">
        <w:t>an information-theoretic</w:t>
      </w:r>
      <w:r w:rsidR="008724B5" w:rsidRPr="008724B5">
        <w:t xml:space="preserve"> </w:t>
      </w:r>
      <w:r w:rsidR="00D56B03">
        <w:t xml:space="preserve">model selection </w:t>
      </w:r>
      <w:r w:rsidR="008724B5" w:rsidRPr="008724B5">
        <w:t>approach to chan</w:t>
      </w:r>
      <w:r w:rsidR="008724B5">
        <w:t>g</w:t>
      </w:r>
      <w:r w:rsidR="008724B5" w:rsidRPr="008724B5">
        <w:t xml:space="preserve">e point analysis, and </w:t>
      </w:r>
      <w:r w:rsidR="00D83939">
        <w:t xml:space="preserve">using a framework which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The </w:t>
      </w:r>
      <w:r w:rsidR="00D83939">
        <w:t xml:space="preserve">core </w:t>
      </w:r>
      <w:r w:rsidR="008724B5" w:rsidRPr="008724B5">
        <w:t xml:space="preserve">novelty of </w:t>
      </w:r>
      <w:r w:rsidR="00302827">
        <w:t>our tool</w:t>
      </w:r>
      <w:r w:rsidR="008724B5" w:rsidRPr="008724B5">
        <w:t xml:space="preserve"> lies in the model selection approach used within the DSD algorithm, which allows for greater sensitivity than many previous change-point type models</w:t>
      </w:r>
      <w:r w:rsidR="008724B5">
        <w:t xml:space="preserve"> </w:t>
      </w:r>
      <w:r w:rsidR="008724B5">
        <w:fldChar w:fldCharType="begin"/>
      </w:r>
      <w:r w:rsidR="008724B5">
        <w:instrText xml:space="preserve"> ADDIN ZOTERO_ITEM CSL_CITATION {"citationID":"ksslRJXn","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8724B5">
        <w:fldChar w:fldCharType="separate"/>
      </w:r>
      <w:r w:rsidR="008724B5" w:rsidRPr="00CC0E99">
        <w:rPr>
          <w:rFonts w:ascii="Calibri" w:hAnsi="Calibri" w:cs="Calibri"/>
        </w:rPr>
        <w:t>[1]</w:t>
      </w:r>
      <w:r w:rsidR="008724B5">
        <w:fldChar w:fldCharType="end"/>
      </w:r>
      <w:r w:rsidR="008724B5" w:rsidRPr="008724B5">
        <w:t xml:space="preserve">, and </w:t>
      </w:r>
      <w:r w:rsidR="00D83939">
        <w:t>additionally</w:t>
      </w:r>
      <w:r w:rsidR="008724B5" w:rsidRPr="008724B5">
        <w:t xml:space="preserve"> allows user</w:t>
      </w:r>
      <w:r w:rsidR="00980634">
        <w:t>s</w:t>
      </w:r>
      <w:r w:rsidR="00D83939">
        <w:t xml:space="preserve"> to</w:t>
      </w:r>
      <w:r w:rsidR="008724B5" w:rsidRPr="008724B5">
        <w:t xml:space="preserve"> </w:t>
      </w:r>
      <w:r w:rsidR="00D83939">
        <w:t>assess</w:t>
      </w:r>
      <w:r w:rsidR="008724B5" w:rsidRPr="008724B5">
        <w:t xml:space="preserve"> </w:t>
      </w:r>
      <w:r w:rsidR="00D83939">
        <w:t xml:space="preserve">the </w:t>
      </w:r>
      <w:r w:rsidR="008724B5" w:rsidRPr="008724B5">
        <w:t>confidence in a given break point</w:t>
      </w:r>
      <w:r w:rsidR="003B069C">
        <w:t xml:space="preserve">, as well as a measure of which break points are likely to appear together, if multiple shifts have </w:t>
      </w:r>
      <w:r w:rsidR="00D83939">
        <w:t>occurred</w:t>
      </w:r>
      <w:r w:rsidR="008724B5">
        <w:t>, beyond a simple true/false provided by frequentist methods</w:t>
      </w:r>
      <w:r w:rsidR="008724B5" w:rsidRPr="008724B5">
        <w:t>.</w:t>
      </w:r>
      <w:r w:rsidR="003B069C" w:rsidRPr="003B069C">
        <w:t xml:space="preserve"> </w:t>
      </w:r>
    </w:p>
    <w:p w14:paraId="3CA012A9" w14:textId="66F66167" w:rsidR="004B6859" w:rsidRDefault="00B8782E" w:rsidP="004B6859">
      <w:r>
        <w:t xml:space="preserve">Previous approaches to change point analysis have relied on frequentist statistics, making them relatively insensitive to small shifts and those that occur further form the midpoint of the time series under study </w:t>
      </w:r>
      <w:r>
        <w:fldChar w:fldCharType="begin"/>
      </w:r>
      <w:r>
        <w:instrText xml:space="preserve"> ADDIN ZOTERO_ITEM CSL_CITATION {"citationID":"cxt0vd26","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B8782E">
        <w:rPr>
          <w:rFonts w:ascii="Calibri" w:hAnsi="Calibri" w:cs="Calibri"/>
        </w:rPr>
        <w:t>[1]</w:t>
      </w:r>
      <w:r>
        <w:fldChar w:fldCharType="end"/>
      </w:r>
      <w:r>
        <w:t>. Yet, information-theoretic approaches such as model selection using AIC, although capable to detecting smaller changes</w:t>
      </w:r>
      <w:r w:rsidR="00D56B03">
        <w:t>,</w:t>
      </w:r>
      <w:r>
        <w:t xml:space="preserve"> may be prone to over-fitting, particularly when data are limited </w:t>
      </w:r>
      <w:r>
        <w:fldChar w:fldCharType="begin"/>
      </w:r>
      <w:r>
        <w:instrText xml:space="preserve"> ADDIN ZOTERO_ITEM CSL_CITATION {"citationID":"U8HQnuBU","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B8782E">
        <w:rPr>
          <w:rFonts w:ascii="Calibri" w:hAnsi="Calibri" w:cs="Calibri"/>
        </w:rPr>
        <w:t>[41]</w:t>
      </w:r>
      <w:r>
        <w:fldChar w:fldCharType="end"/>
      </w:r>
      <w:r>
        <w:t>. Thus, w</w:t>
      </w:r>
      <w:r w:rsidR="004B6859">
        <w:t xml:space="preserve">e used AICc,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AICc is generally recommended to be used in place of AIC in situations where small samples sizes are being examined</w:t>
      </w:r>
      <w:r w:rsidR="00DE197D">
        <w:t xml:space="preserve">: it incorporates a penalty term that is inversely related to the number of observations, meaning that as sample size increases,  the penalty for model complexity is reduced and AICc approaches AIC </w:t>
      </w:r>
      <w:r w:rsidR="00DE197D">
        <w:fldChar w:fldCharType="begin"/>
      </w:r>
      <w:r w:rsidR="001D6CFB">
        <w:instrText xml:space="preserve"> ADDIN ZOTERO_ITEM CSL_CITATION {"citationID":"vVHrNJ4K","properties":{"formattedCitation":"[41]","plainCitation":"[41]","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1D6CFB" w:rsidRPr="001D6CFB">
        <w:rPr>
          <w:rFonts w:ascii="Calibri" w:hAnsi="Calibri" w:cs="Calibri"/>
        </w:rPr>
        <w:t>[41]</w:t>
      </w:r>
      <w:r w:rsidR="00DE197D">
        <w:fldChar w:fldCharType="end"/>
      </w:r>
      <w:r w:rsidR="00DE197D">
        <w:t xml:space="preserve">. </w:t>
      </w:r>
      <w:r w:rsidR="004B6859">
        <w:t xml:space="preserve"> As previous authors have noted, change-point detection methods must incorporate a compromise between sensitivity and penalty for over-parameterization</w:t>
      </w:r>
      <w:r w:rsidR="006D2307">
        <w:t xml:space="preserve"> </w:t>
      </w:r>
      <w:r w:rsidR="006D2307">
        <w:fldChar w:fldCharType="begin"/>
      </w:r>
      <w:r w:rsidR="00C8364A">
        <w:instrText xml:space="preserve"> ADDIN ZOTERO_ITEM CSL_CITATION {"citationID":"85nH8lcE","properties":{"formattedCitation":"[1]","plainCitation":"[1]","noteIndex":0},"citationItems":[{"id":2198,"uris":["http://zotero.org/users/3015424/items/RIZBB3RP"],"uri":["http://zotero.org/users/3015424/items/RIZBB3RP"],"itemData":{"id":2198,"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e examined the performance of both AICc (here) and AIC (in Appendix S1)</w:t>
      </w:r>
      <w:r w:rsidR="006D2307">
        <w:t xml:space="preserve">, and found that using AICc as a selection criterion generally made this compromise for our simulated data best. </w:t>
      </w:r>
      <w:r w:rsidR="00E6009A">
        <w:t xml:space="preserve">The </w:t>
      </w:r>
      <w:r w:rsidR="005907DA">
        <w:t>D</w:t>
      </w:r>
      <w:r w:rsidR="00E6009A">
        <w:t xml:space="preserve">SD </w:t>
      </w:r>
      <w:r w:rsidR="00F63325">
        <w:t>algorithm</w:t>
      </w:r>
      <w:r w:rsidR="00E6009A">
        <w:t xml:space="preserve"> also aides in the interpretation of break-points from this standpoint by incorporating</w:t>
      </w:r>
      <w:r w:rsidR="006D2307">
        <w:t xml:space="preserve"> a metric based Akaike weights and Relative Variable Importance which allows a user t</w:t>
      </w:r>
      <w:r w:rsidR="00E6009A">
        <w:t>o assess the relative ‘strength’ of multiple breaks.</w:t>
      </w:r>
      <w:r w:rsidR="00D66BA9">
        <w:t xml:space="preserve"> This additional functionality allows for a more nuanced interpretation of the algorithm’s output</w:t>
      </w:r>
      <w:r w:rsidR="00D56B03">
        <w:t>: where many tools will identify points at which change occurs, the DSD algorithm provides a measure of the confidence in each break, as well as a measure of how differing break sets perform in explaining variation in the data relative to each other.</w:t>
      </w:r>
    </w:p>
    <w:p w14:paraId="46B8581B" w14:textId="25845AEB"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w:t>
      </w:r>
      <w:r w:rsidR="003F34F4">
        <w:lastRenderedPageBreak/>
        <w:t>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3F34F4" w:rsidRPr="00BC62D0">
        <w:rPr>
          <w:i/>
        </w:rPr>
        <w:t>r</w:t>
      </w:r>
      <w:r w:rsidR="003F34F4">
        <w:t xml:space="preserve"> </w:t>
      </w:r>
      <w:r w:rsidR="00812DF3">
        <w:t>are</w:t>
      </w:r>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to select from and because the penalty for increasing parameterization (i.e. AICc)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1A9E3177" w14:textId="56FCA1AF"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FD5064">
        <w:t xml:space="preserve">We expect that the performance of the DSD algorithm is more closely tied to the fit of its core population model to the characteristics of the data being fit than the interaction of the model and the DSD algorithm.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CA3189">
        <w:instrText xml:space="preserve"> ADDIN ZOTERO_ITEM CSL_CITATION {"citationID":"166I93Ub","properties":{"formattedCitation":"[18]","plainCitation":"[18]","noteIndex":0},"citationItems":[{"id":48,"uris":["http://zotero.org/users/3015424/items/K9VWGH86"],"uri":["http://zotero.org/users/3015424/items/K9VWGH86"],"itemData":{"id":48,"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CA3189" w:rsidRPr="00CA3189">
        <w:rPr>
          <w:rFonts w:ascii="Calibri" w:hAnsi="Calibri" w:cs="Calibri"/>
        </w:rPr>
        <w:t>[18]</w:t>
      </w:r>
      <w:r w:rsidR="00CA3189">
        <w:fldChar w:fldCharType="end"/>
      </w:r>
      <w:r w:rsidR="006E66BA">
        <w:t>.</w:t>
      </w:r>
      <w:r w:rsidR="00A4510C">
        <w:t xml:space="preserve"> </w:t>
      </w:r>
      <w:r w:rsidR="00B31222">
        <w:t>However, a</w:t>
      </w:r>
      <w:r w:rsidR="00FD5064">
        <w:t>lthough their characteristic curves and parameterization vary, s</w:t>
      </w:r>
      <w:r w:rsidRPr="00991BEE">
        <w:t>imple dens</w:t>
      </w:r>
      <w:r w:rsidR="00AE4AB8">
        <w:t xml:space="preserve">ity-dependent population models including Ricker, Beverton-Holt and logistic models have similar performance in predicting outbreaks of insects driven by food limitation </w:t>
      </w:r>
      <w:r w:rsidR="00AE4AB8">
        <w:fldChar w:fldCharType="begin"/>
      </w:r>
      <w:r w:rsidR="00AE4AB8">
        <w:instrText xml:space="preserve"> ADDIN ZOTERO_ITEM CSL_CITATION {"citationID":"wzIysZae","properties":{"formattedCitation":"[67]","plainCitation":"[67]","noteIndex":0},"citationItems":[{"id":2221,"uris":["http://zotero.org/users/3015424/items/GDAES8X5"],"uri":["http://zotero.org/users/3015424/items/GDAES8X5"],"itemData":{"id":2221,"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literal":"Karen C. Abbott"},{"family":"Dwyer","given":"Greg"}],"issued":{"date-parts":[["2007"]]}}}],"schema":"https://github.com/citation-style-language/schema/raw/master/csl-citation.json"} </w:instrText>
      </w:r>
      <w:r w:rsidR="00AE4AB8">
        <w:fldChar w:fldCharType="separate"/>
      </w:r>
      <w:r w:rsidR="00AE4AB8" w:rsidRPr="00AE4AB8">
        <w:rPr>
          <w:rFonts w:ascii="Calibri" w:hAnsi="Calibri" w:cs="Calibri"/>
        </w:rPr>
        <w:t>[67]</w:t>
      </w:r>
      <w:r w:rsidR="00AE4AB8">
        <w:fldChar w:fldCharType="end"/>
      </w:r>
      <w:r w:rsidR="00AE4AB8">
        <w:t xml:space="preserve">. </w:t>
      </w:r>
      <w:r w:rsidR="00FD5064">
        <w:t xml:space="preserve">Indeed, in an earlier </w:t>
      </w:r>
      <w:r w:rsidR="00B31222">
        <w:t>exploration</w:t>
      </w:r>
      <w:r w:rsidR="00FD5064">
        <w:t xml:space="preserve"> of this </w:t>
      </w:r>
      <w:r w:rsidR="00B31222">
        <w:t>analysis approach</w:t>
      </w:r>
      <w:r w:rsidR="00FD5064">
        <w:t>, both the logistic and Ricker models were used and it was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B31222">
        <w:instrText xml:space="preserve"> ADDIN ZOTERO_ITEM CSL_CITATION {"citationID":"9pj2GluL","properties":{"formattedCitation":"[28]","plainCitation":"[28]","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B31222" w:rsidRPr="00B31222">
        <w:rPr>
          <w:rFonts w:ascii="Calibri" w:hAnsi="Calibri" w:cs="Calibri"/>
        </w:rPr>
        <w:t>[28]</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71E4DCF6" w14:textId="5A4FAB49" w:rsidR="00AC5574" w:rsidRDefault="00860740" w:rsidP="00705548">
      <w:r>
        <w:t xml:space="preserve">In applying </w:t>
      </w:r>
      <w:r w:rsidR="00AC5574">
        <w:t>these insights to our case studies, we found interpretation of the ladybeetle example was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w:t>
      </w:r>
      <w:r w:rsidR="00DF207D">
        <w:t>suggested was</w:t>
      </w:r>
      <w:r w:rsidR="003F34F4">
        <w:t xml:space="preserv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407B2F">
        <w:t xml:space="preserve">, </w:t>
      </w:r>
      <w:r w:rsidR="00FA16C8">
        <w:t>creating a noisier signal.</w:t>
      </w:r>
    </w:p>
    <w:p w14:paraId="0D122076" w14:textId="5F4FA58A" w:rsidR="00A439FD" w:rsidRDefault="00A439FD" w:rsidP="00A439FD">
      <w:r>
        <w:t xml:space="preserve">We recommend users carefully consider the 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p>
    <w:p w14:paraId="4F5E5E4D" w14:textId="54E0FD3E" w:rsidR="00680FA3" w:rsidRDefault="00A542EC">
      <w:r>
        <w:lastRenderedPageBreak/>
        <w:t xml:space="preserve">The </w:t>
      </w:r>
      <w:r w:rsidR="005907DA">
        <w:t xml:space="preserve">DSD </w:t>
      </w:r>
      <w:r w:rsidR="00F63325">
        <w:t xml:space="preserve">algorithm </w:t>
      </w:r>
      <w:r>
        <w:t xml:space="preserve">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rsidR="005907DA">
        <w:t xml:space="preserve">DSD </w:t>
      </w:r>
      <w:r w:rsidR="00F63325">
        <w:t>algorithm</w:t>
      </w:r>
      <w:r w:rsidR="00F63325" w:rsidRPr="0014050F">
        <w:t xml:space="preserve"> </w:t>
      </w:r>
      <w:r w:rsidRPr="0014050F">
        <w:t>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p>
    <w:p w14:paraId="47BD1AB4" w14:textId="77777777" w:rsidR="00680FA3" w:rsidRDefault="00680FA3"/>
    <w:p w14:paraId="37C9F743" w14:textId="5BBD2489" w:rsidR="00680FA3" w:rsidRDefault="00680FA3">
      <w:pPr>
        <w:rPr>
          <w:b/>
        </w:rPr>
      </w:pPr>
      <w:r w:rsidRPr="001D2B3E">
        <w:rPr>
          <w:b/>
        </w:rPr>
        <w:t>Acknowle</w:t>
      </w:r>
      <w:r>
        <w:rPr>
          <w:b/>
        </w:rPr>
        <w:t>d</w:t>
      </w:r>
      <w:r w:rsidRPr="001D2B3E">
        <w:rPr>
          <w:b/>
        </w:rPr>
        <w:t>gements</w:t>
      </w:r>
    </w:p>
    <w:p w14:paraId="02CE91AA" w14:textId="214F0E29" w:rsidR="00202BBB" w:rsidRPr="00680FA3" w:rsidRDefault="00680FA3">
      <w:pPr>
        <w:rPr>
          <w:b/>
        </w:rPr>
      </w:pPr>
      <w:r>
        <w:t xml:space="preserve">The conception of an earlier version of this </w:t>
      </w:r>
      <w:r w:rsidR="00F63325">
        <w:t xml:space="preserve">algorithm </w:t>
      </w:r>
      <w:r>
        <w:t xml:space="preserve">came about out of conversations with Wopke van der Werf and Douglas Landis, and the </w:t>
      </w:r>
      <w:r w:rsidR="00F63325">
        <w:t xml:space="preserve">algorithm </w:t>
      </w:r>
      <w:r>
        <w:t>has incorporated feedback from colleagues from the US- Long Term Ecological Research network throughout its development. CB was partially funded by grants from the Mozilla Foundation, the Kellogg Biological Station Long Term Ecological Research site (NSF grant</w:t>
      </w:r>
      <w:r w:rsidR="00D7636F">
        <w:t>s</w:t>
      </w:r>
      <w:r>
        <w:t xml:space="preserve"> </w:t>
      </w:r>
      <w:r w:rsidR="00D7636F">
        <w:t>#</w:t>
      </w:r>
      <w:r w:rsidR="00D7636F" w:rsidRPr="00D7636F">
        <w:t>1027253</w:t>
      </w:r>
      <w:r w:rsidR="00D7636F">
        <w:t xml:space="preserve">, </w:t>
      </w:r>
      <w:r>
        <w:t>#</w:t>
      </w:r>
      <w:r w:rsidR="00D7636F" w:rsidRPr="00D7636F">
        <w:t>1637653</w:t>
      </w:r>
      <w:r>
        <w:t xml:space="preserve">), and </w:t>
      </w:r>
      <w:r w:rsidR="00C10661">
        <w:t>NSF grant #OAC-</w:t>
      </w:r>
      <w:r w:rsidR="00C10661" w:rsidRPr="00C10661">
        <w:t>1838807</w:t>
      </w:r>
      <w:r w:rsidR="00324546">
        <w:t>. NSF grant #</w:t>
      </w:r>
      <w:r w:rsidR="00593A58" w:rsidRPr="00593A58">
        <w:t>EF-1702635</w:t>
      </w:r>
      <w:r w:rsidR="00593A58">
        <w:t xml:space="preserve"> </w:t>
      </w:r>
      <w:r w:rsidR="00BF5493">
        <w:t xml:space="preserve">supported </w:t>
      </w:r>
      <w:r>
        <w:t>E</w:t>
      </w:r>
      <w:r w:rsidR="00BF5493">
        <w:t>F</w:t>
      </w:r>
      <w:r>
        <w:t xml:space="preserve">Z during the development of this manuscript. </w:t>
      </w:r>
      <w:r w:rsidR="00202BBB" w:rsidRPr="00680FA3">
        <w:rPr>
          <w:b/>
        </w:rPr>
        <w:br w:type="page"/>
      </w:r>
    </w:p>
    <w:p w14:paraId="7480F7EF" w14:textId="5BEF34EF" w:rsidR="00493C01" w:rsidRPr="00633A5C" w:rsidRDefault="00493C01" w:rsidP="00493C01">
      <w:pPr>
        <w:rPr>
          <w:b/>
        </w:rPr>
      </w:pPr>
      <w:r w:rsidRPr="00633A5C">
        <w:rPr>
          <w:b/>
        </w:rPr>
        <w:lastRenderedPageBreak/>
        <w:t>References</w:t>
      </w:r>
    </w:p>
    <w:p w14:paraId="355A8F4E" w14:textId="77777777" w:rsidR="00B31222" w:rsidRDefault="00493C01" w:rsidP="00B31222">
      <w:pPr>
        <w:pStyle w:val="Bibliography"/>
      </w:pPr>
      <w:r w:rsidRPr="004F14C2">
        <w:rPr>
          <w:rFonts w:cstheme="minorHAnsi"/>
        </w:rPr>
        <w:fldChar w:fldCharType="begin"/>
      </w:r>
      <w:r w:rsidR="002C6A8E" w:rsidRPr="001D2B3E">
        <w:rPr>
          <w:rFonts w:cstheme="minorHAnsi"/>
        </w:rPr>
        <w:instrText xml:space="preserve"> ADDIN ZOTERO_BIBL {"uncited":[],"omitted":[],"custom":[]} CSL_BIBLIOGRAPHY </w:instrText>
      </w:r>
      <w:r w:rsidRPr="004F14C2">
        <w:rPr>
          <w:rFonts w:cstheme="minorHAnsi"/>
        </w:rPr>
        <w:fldChar w:fldCharType="separate"/>
      </w:r>
      <w:r w:rsidR="00B31222">
        <w:t xml:space="preserve">1. </w:t>
      </w:r>
      <w:r w:rsidR="00B31222">
        <w:tab/>
        <w:t>Andersen T, Carstensen J, Hernández-García E, Duarte CM. Ecological thresholds and regime shifts: approaches to identification. Trends in Ecology &amp; Evolution. 2009;24: 49–57. doi:10.1016/j.tree.2008.07.014</w:t>
      </w:r>
    </w:p>
    <w:p w14:paraId="6E387AC6" w14:textId="77777777" w:rsidR="00B31222" w:rsidRDefault="00B31222" w:rsidP="00B31222">
      <w:pPr>
        <w:pStyle w:val="Bibliography"/>
      </w:pPr>
      <w:r>
        <w:t xml:space="preserve">2. </w:t>
      </w:r>
      <w:r>
        <w:tab/>
        <w:t>Bestelmeyer BT, Ellison AM, Fraser WR, Gorman KB, Holbrook SJ, Laney CM, et al. Analysis of abrupt transitions in ecological systems. Ecosphere. 2011;2: art129. doi:10.1890/es11-00216.1</w:t>
      </w:r>
    </w:p>
    <w:p w14:paraId="07CAFD29" w14:textId="77777777" w:rsidR="00B31222" w:rsidRDefault="00B31222" w:rsidP="00B31222">
      <w:pPr>
        <w:pStyle w:val="Bibliography"/>
      </w:pPr>
      <w:r>
        <w:t xml:space="preserve">3. </w:t>
      </w:r>
      <w:r>
        <w:tab/>
        <w:t>Scheffer M, Carpenter S, Foley JA, Folke C, Walker B. Catastrophic shifts in ecosystems. Nature. 2001;413: 591–596. doi:10.1038/35098000</w:t>
      </w:r>
    </w:p>
    <w:p w14:paraId="115ED1DC" w14:textId="77777777" w:rsidR="00B31222" w:rsidRDefault="00B31222" w:rsidP="00B31222">
      <w:pPr>
        <w:pStyle w:val="Bibliography"/>
      </w:pPr>
      <w:r>
        <w:t xml:space="preserve">4. </w:t>
      </w:r>
      <w:r>
        <w:tab/>
        <w:t>Scheffer M, Carpenter SR. Catastrophic regime shifts in ecosystems: linking theory to observation. Trends in Ecology &amp; Evolution. 2003;18: 648–656. doi:10.1016/j.tree.2003.09.002</w:t>
      </w:r>
    </w:p>
    <w:p w14:paraId="7DA58EBA" w14:textId="77777777" w:rsidR="00B31222" w:rsidRDefault="00B31222" w:rsidP="00B31222">
      <w:pPr>
        <w:pStyle w:val="Bibliography"/>
      </w:pPr>
      <w:r>
        <w:t xml:space="preserve">5. </w:t>
      </w:r>
      <w:r>
        <w:tab/>
        <w:t>May RM. Thresholds and breakpoints in ecosystems with a multiplicity of stable states. Nature. 1977;269: 471–477. doi:10.1038/269471a0</w:t>
      </w:r>
    </w:p>
    <w:p w14:paraId="53618369" w14:textId="77777777" w:rsidR="00B31222" w:rsidRDefault="00B31222" w:rsidP="00B31222">
      <w:pPr>
        <w:pStyle w:val="Bibliography"/>
      </w:pPr>
      <w:r>
        <w:t xml:space="preserve">6. </w:t>
      </w:r>
      <w:r>
        <w:tab/>
        <w:t>Ducré-Robitaille J-F, Vincent LA, Boulet G. Comparison of techniques for detection of discontinuities in temperature series: DETECTING DISCONTINUITIES IN TEMPERATURE SERIES. International Journal of Climatology. 2003;23: 1087–1101. doi:10.1002/joc.924</w:t>
      </w:r>
    </w:p>
    <w:p w14:paraId="5EFB2723" w14:textId="77777777" w:rsidR="00B31222" w:rsidRDefault="00B31222" w:rsidP="00B31222">
      <w:pPr>
        <w:pStyle w:val="Bibliography"/>
      </w:pPr>
      <w:r>
        <w:t xml:space="preserve">7. </w:t>
      </w:r>
      <w:r>
        <w:tab/>
        <w:t>Rodionov SN. A sequential algorithm for testing climate regime shifts: ALGORITHM FOR TESTING REGIME SHIFTS. Geophysical Research Letters. 2004;31: n/a-n/a. doi:10.1029/2004GL019448</w:t>
      </w:r>
    </w:p>
    <w:p w14:paraId="64195B4E" w14:textId="77777777" w:rsidR="00B31222" w:rsidRDefault="00B31222" w:rsidP="00B31222">
      <w:pPr>
        <w:pStyle w:val="Bibliography"/>
      </w:pPr>
      <w:r>
        <w:t xml:space="preserve">8. </w:t>
      </w:r>
      <w:r>
        <w:tab/>
        <w:t>Beaugrand G., Conversi A., Chiba S., Edwards M., Fonda-Umani S., Greene C., et al. Synchronous marine pelagic regime shifts in the Northern Hemisphere. Philosophical Transactions of the Royal Society B: Biological Sciences. 2015;370: 20130272. doi:10.1098/rstb.2013.0272</w:t>
      </w:r>
    </w:p>
    <w:p w14:paraId="3BD0A743" w14:textId="77777777" w:rsidR="00B31222" w:rsidRDefault="00B31222" w:rsidP="00B31222">
      <w:pPr>
        <w:pStyle w:val="Bibliography"/>
      </w:pPr>
      <w:r>
        <w:t xml:space="preserve">9. </w:t>
      </w:r>
      <w:r>
        <w:tab/>
        <w:t>Zampolli F. Optimal monetary policy in a regime-switching economy: The response to abrupt shifts in exchange rate dynamics. Journal of Economic Dynamics and Control. 2006;30: 1527–1567. doi:10.1016/j.jedc.2005.10.013</w:t>
      </w:r>
    </w:p>
    <w:p w14:paraId="4EAD8CB5" w14:textId="77777777" w:rsidR="00B31222" w:rsidRDefault="00B31222" w:rsidP="00B31222">
      <w:pPr>
        <w:pStyle w:val="Bibliography"/>
      </w:pPr>
      <w:r>
        <w:t xml:space="preserve">10. </w:t>
      </w:r>
      <w:r>
        <w:tab/>
        <w:t>Holling CS. Understanding the Complexity of Economic, Ecological, and Social Systems. Ecosystems. 2001;4: 390–405. doi:10.1007/s10021-001-0101-5</w:t>
      </w:r>
    </w:p>
    <w:p w14:paraId="72FBCDA6" w14:textId="77777777" w:rsidR="00B31222" w:rsidRDefault="00B31222" w:rsidP="00B31222">
      <w:pPr>
        <w:pStyle w:val="Bibliography"/>
      </w:pPr>
      <w:r>
        <w:t xml:space="preserve">11. </w:t>
      </w:r>
      <w:r>
        <w:tab/>
        <w:t>Hare SR, Mantua NJ. Empirical evidence for North Pacific regime shifts in 1977 and 1989. Progress in Oceanography. 2000;47: 103–145. doi:10.1016/S0079-6611(00)00033-1</w:t>
      </w:r>
    </w:p>
    <w:p w14:paraId="410D4799" w14:textId="77777777" w:rsidR="00B31222" w:rsidRDefault="00B31222" w:rsidP="00B31222">
      <w:pPr>
        <w:pStyle w:val="Bibliography"/>
      </w:pPr>
      <w:r>
        <w:t xml:space="preserve">12. </w:t>
      </w:r>
      <w:r>
        <w:tab/>
        <w:t xml:space="preserve">Weimerskirch H, Inchausti P, Guinet C, Barbraud C. Trends in bird and seal populations as indicators of a system shift in the Southern Ocean. Antarctic Science. 2003;15: 249–256. </w:t>
      </w:r>
    </w:p>
    <w:p w14:paraId="3580A0CF" w14:textId="77777777" w:rsidR="00B31222" w:rsidRDefault="00B31222" w:rsidP="00B31222">
      <w:pPr>
        <w:pStyle w:val="Bibliography"/>
      </w:pPr>
      <w:r>
        <w:t xml:space="preserve">13. </w:t>
      </w:r>
      <w:r>
        <w:tab/>
        <w:t xml:space="preserve">Berryman A, Lima M. Deciphering the effects of climate on animal populations: diagnostic analysis provides new interpretation of Soay sheep dynamics. The American Naturalist. 2006;168: 784–795. </w:t>
      </w:r>
    </w:p>
    <w:p w14:paraId="22A5F214" w14:textId="77777777" w:rsidR="00B31222" w:rsidRDefault="00B31222" w:rsidP="00B31222">
      <w:pPr>
        <w:pStyle w:val="Bibliography"/>
      </w:pPr>
      <w:r>
        <w:t xml:space="preserve">14. </w:t>
      </w:r>
      <w:r>
        <w:tab/>
        <w:t>Bjørnstad ON, Grenfell BT. Noisy Clockwork: Time Series Analysis of Population Fluctuations in Animals. Science. 2001;293: 638. doi:10.1126/science.1062226</w:t>
      </w:r>
    </w:p>
    <w:p w14:paraId="5344AAAD" w14:textId="77777777" w:rsidR="00B31222" w:rsidRDefault="00B31222" w:rsidP="00B31222">
      <w:pPr>
        <w:pStyle w:val="Bibliography"/>
      </w:pPr>
      <w:r>
        <w:t xml:space="preserve">15. </w:t>
      </w:r>
      <w:r>
        <w:tab/>
        <w:t>Carpenter SR, Brock WA, Cole JJ, Kitchell JF, Pace ML. Leading indicators of trophic cascades. Ecology Letters. 2008;11: 128–138. doi:10.1111/j.1461-0248.2007.01131.x</w:t>
      </w:r>
    </w:p>
    <w:p w14:paraId="0C549EA5" w14:textId="77777777" w:rsidR="00B31222" w:rsidRDefault="00B31222" w:rsidP="00B31222">
      <w:pPr>
        <w:pStyle w:val="Bibliography"/>
      </w:pPr>
      <w:r>
        <w:lastRenderedPageBreak/>
        <w:t xml:space="preserve">16. </w:t>
      </w:r>
      <w:r>
        <w:tab/>
        <w:t>Sutherland WJ, Freckleton RP, Godfray HCJ, Beissinger SR, Benton T, Cameron DD, et al. Identification of 100 fundamental ecological questions. J Ecol. 2013;101: 58–67. doi:10.1111/1365-2745.12025</w:t>
      </w:r>
    </w:p>
    <w:p w14:paraId="2556D3B8" w14:textId="77777777" w:rsidR="00B31222" w:rsidRDefault="00B31222" w:rsidP="00B31222">
      <w:pPr>
        <w:pStyle w:val="Bibliography"/>
      </w:pPr>
      <w:r>
        <w:t xml:space="preserve">17. </w:t>
      </w:r>
      <w:r>
        <w:tab/>
        <w:t>Eason T, Garmestani AS, Stow CA, Rojo C, Alvarez-Cobelas M, Cabezas H. Managing for resilience: an information theory-based approach to assessing ecosystems. J Appl Ecol. 2016;53: 656–665. doi:10.1111/1365-2664.12597</w:t>
      </w:r>
    </w:p>
    <w:p w14:paraId="0F050107" w14:textId="77777777" w:rsidR="00B31222" w:rsidRDefault="00B31222" w:rsidP="00B31222">
      <w:pPr>
        <w:pStyle w:val="Bibliography"/>
      </w:pPr>
      <w:r>
        <w:t xml:space="preserve">18. </w:t>
      </w:r>
      <w:r>
        <w:tab/>
        <w:t xml:space="preserve">Turchin P. Complex population dynamics: a theoretical/empirical synthesis. Princeton University Press; 2003. </w:t>
      </w:r>
    </w:p>
    <w:p w14:paraId="4E053273" w14:textId="77777777" w:rsidR="00B31222" w:rsidRDefault="00B31222" w:rsidP="00B31222">
      <w:pPr>
        <w:pStyle w:val="Bibliography"/>
      </w:pPr>
      <w:r>
        <w:t xml:space="preserve">19. </w:t>
      </w:r>
      <w:r>
        <w:tab/>
        <w:t>Ricker WE. Stock and Recruitment. J Fish Res Bd Can. 1954;11: 559–623. doi:10.1139/f54-039</w:t>
      </w:r>
    </w:p>
    <w:p w14:paraId="386D3580" w14:textId="77777777" w:rsidR="00B31222" w:rsidRDefault="00B31222" w:rsidP="00B31222">
      <w:pPr>
        <w:pStyle w:val="Bibliography"/>
      </w:pPr>
      <w:r>
        <w:t xml:space="preserve">20. </w:t>
      </w:r>
      <w:r>
        <w:tab/>
        <w:t xml:space="preserve">Beverton RJ, Holt SJ. On the dynamics of exploited fish populations. Springer Science &amp; Business Media; 1957. </w:t>
      </w:r>
    </w:p>
    <w:p w14:paraId="50AA5387" w14:textId="77777777" w:rsidR="00B31222" w:rsidRDefault="00B31222" w:rsidP="00B31222">
      <w:pPr>
        <w:pStyle w:val="Bibliography"/>
      </w:pPr>
      <w:r>
        <w:t xml:space="preserve">21. </w:t>
      </w:r>
      <w:r>
        <w:tab/>
        <w:t>Sabo JL, Holmes EE, Kareiva P. Efficacy of simple viability models in ecological risk assessment: does density dependence matter? Ecology. 2004;85: 328–341. doi:10.1890/03-0035</w:t>
      </w:r>
    </w:p>
    <w:p w14:paraId="31534EB1" w14:textId="77777777" w:rsidR="00B31222" w:rsidRDefault="00B31222" w:rsidP="00B31222">
      <w:pPr>
        <w:pStyle w:val="Bibliography"/>
      </w:pPr>
      <w:r>
        <w:t xml:space="preserve">22. </w:t>
      </w:r>
      <w:r>
        <w:tab/>
        <w:t>May RM. Simple mathematical models with very complicated dynamics. Nature. 1976;261: 459–467. doi:10.1038/261459a0</w:t>
      </w:r>
    </w:p>
    <w:p w14:paraId="63FE9E50" w14:textId="77777777" w:rsidR="00B31222" w:rsidRDefault="00B31222" w:rsidP="00B31222">
      <w:pPr>
        <w:pStyle w:val="Bibliography"/>
      </w:pPr>
      <w:r>
        <w:t xml:space="preserve">23. </w:t>
      </w:r>
      <w:r>
        <w:tab/>
        <w:t xml:space="preserve">Barraquand F, Louca S, Abbott KC, Cobbold CA, Cordoleani F, DeAngelis DL, et al. Moving forward in circles: challenges and opportunities in modelling population cycles. Ecology letters. 2017;20: 1074–1092. </w:t>
      </w:r>
    </w:p>
    <w:p w14:paraId="3A0C3DE0" w14:textId="77777777" w:rsidR="00B31222" w:rsidRDefault="00B31222" w:rsidP="00B31222">
      <w:pPr>
        <w:pStyle w:val="Bibliography"/>
      </w:pPr>
      <w:r>
        <w:t xml:space="preserve">24. </w:t>
      </w:r>
      <w:r>
        <w:tab/>
        <w:t>Boettiger C. From noise to knowledge: how randomness generates novel phenomena and reveals information. Ecology Letters. 2018;21: 1255–1267. doi:10.1111/ele.13085</w:t>
      </w:r>
    </w:p>
    <w:p w14:paraId="02AE99EA" w14:textId="77777777" w:rsidR="00B31222" w:rsidRDefault="00B31222" w:rsidP="00B31222">
      <w:pPr>
        <w:pStyle w:val="Bibliography"/>
      </w:pPr>
      <w:r>
        <w:t xml:space="preserve">25. </w:t>
      </w:r>
      <w:r>
        <w:tab/>
        <w:t>Gadrich T, Katriel G. A Mechanistic Stochastic Ricker Model: Analytical and Numerical Investigations. Int J Bifurcation Chaos. 2016;26: 1650067. doi:10.1142/S021812741650067X</w:t>
      </w:r>
    </w:p>
    <w:p w14:paraId="7F5349D2" w14:textId="77777777" w:rsidR="00B31222" w:rsidRDefault="00B31222" w:rsidP="00B31222">
      <w:pPr>
        <w:pStyle w:val="Bibliography"/>
      </w:pPr>
      <w:r>
        <w:t xml:space="preserve">26. </w:t>
      </w:r>
      <w:r>
        <w:tab/>
        <w:t xml:space="preserve">Forchhammer MC, Asferg T. Invading parasites cause a structural shift in red fox dynamics. Proceedings of the Royal Society of London B: Biological Sciences. 2000;267: 779–786. </w:t>
      </w:r>
    </w:p>
    <w:p w14:paraId="3943F6C0" w14:textId="77777777" w:rsidR="00B31222" w:rsidRDefault="00B31222" w:rsidP="00B31222">
      <w:pPr>
        <w:pStyle w:val="Bibliography"/>
      </w:pPr>
      <w:r>
        <w:t xml:space="preserve">27. </w:t>
      </w:r>
      <w:r>
        <w:tab/>
        <w:t xml:space="preserve">Zipkin EF, Kraft CE, Cooch EG, Sullivan PJ. When can efforts to control nuisance and invasive species backfire? Ecological Applications. 2009;19: 1585–1595. </w:t>
      </w:r>
    </w:p>
    <w:p w14:paraId="7F5DFF16" w14:textId="77777777" w:rsidR="00B31222" w:rsidRDefault="00B31222" w:rsidP="00B31222">
      <w:pPr>
        <w:pStyle w:val="Bibliography"/>
      </w:pPr>
      <w:r>
        <w:t xml:space="preserve">28. </w:t>
      </w:r>
      <w:r>
        <w:tab/>
        <w:t>Bahlai CA, vander Werf W, O’Neal M, Hemerik L, Landis DA. Shifts in dynamic regime of an invasive lady beetle are linked to the invasion and insecticidal management of its prey. Ecological Applications. 2015; doi:10.1890/14-2022.1</w:t>
      </w:r>
    </w:p>
    <w:p w14:paraId="540FD8F1" w14:textId="77777777" w:rsidR="00B31222" w:rsidRDefault="00B31222" w:rsidP="00B31222">
      <w:pPr>
        <w:pStyle w:val="Bibliography"/>
      </w:pPr>
      <w:r>
        <w:t xml:space="preserve">29. </w:t>
      </w:r>
      <w:r>
        <w:tab/>
        <w:t>Toms JD, Lesperance ML. Piecewise regression: a tool for identifying ecological thresholds. Ecology. 2003;84: 2034–2041. doi:10.1890/02-0472</w:t>
      </w:r>
    </w:p>
    <w:p w14:paraId="7F026964" w14:textId="77777777" w:rsidR="00B31222" w:rsidRDefault="00B31222" w:rsidP="00B31222">
      <w:pPr>
        <w:pStyle w:val="Bibliography"/>
      </w:pPr>
      <w:r>
        <w:t xml:space="preserve">30. </w:t>
      </w:r>
      <w:r>
        <w:tab/>
        <w:t>Knapp AK, Smith MD, Hobbie SE, Collins SL, Fahey TJ, Hansen GJA, et al. Past, present, and future roles of long-term experiments in the LTER Network. Bioscience. 2012;62: 377–389. doi:10.1029/2008gb003336</w:t>
      </w:r>
    </w:p>
    <w:p w14:paraId="1A922B59" w14:textId="77777777" w:rsidR="00B31222" w:rsidRDefault="00B31222" w:rsidP="00B31222">
      <w:pPr>
        <w:pStyle w:val="Bibliography"/>
      </w:pPr>
      <w:r>
        <w:lastRenderedPageBreak/>
        <w:t xml:space="preserve">31. </w:t>
      </w:r>
      <w:r>
        <w:tab/>
        <w:t>Mauget SA. Multidecadal Regime Shifts in U.S. Streamflow, Precipitation, and Temperature at the End of the Twentieth Century. Journal of Climate. 2003;16: 3905–3916. doi:10.1175/1520-0442(2003)016&lt;3905:MRSIUS&gt;2.0.CO;2</w:t>
      </w:r>
    </w:p>
    <w:p w14:paraId="7495BF49" w14:textId="77777777" w:rsidR="00B31222" w:rsidRDefault="00B31222" w:rsidP="00B31222">
      <w:pPr>
        <w:pStyle w:val="Bibliography"/>
      </w:pPr>
      <w:r>
        <w:t xml:space="preserve">32. </w:t>
      </w:r>
      <w:r>
        <w:tab/>
        <w:t xml:space="preserve">Braun JV, Muller H-G. Statistical Methods for DNA Sequence Segmentation. Statistical Science. 1998;13: 142–162. </w:t>
      </w:r>
    </w:p>
    <w:p w14:paraId="2FD83813" w14:textId="77777777" w:rsidR="00B31222" w:rsidRDefault="00B31222" w:rsidP="00B31222">
      <w:pPr>
        <w:pStyle w:val="Bibliography"/>
      </w:pPr>
      <w:r>
        <w:t xml:space="preserve">33. </w:t>
      </w:r>
      <w:r>
        <w:tab/>
        <w:t xml:space="preserve">Zeileis A, Leisch F, Hornik K, Kleiber C. strucchange. An R package for testing for structural change in linear regression models. 2001; </w:t>
      </w:r>
    </w:p>
    <w:p w14:paraId="14EC01C1" w14:textId="77777777" w:rsidR="00B31222" w:rsidRDefault="00B31222" w:rsidP="00B31222">
      <w:pPr>
        <w:pStyle w:val="Bibliography"/>
      </w:pPr>
      <w:r>
        <w:t xml:space="preserve">34. </w:t>
      </w:r>
      <w:r>
        <w:tab/>
        <w:t xml:space="preserve">Killick R, Eckley I. changepoint: An R package for changepoint analysis. Journal of Statistical Software. 2014;58: 1–19. </w:t>
      </w:r>
    </w:p>
    <w:p w14:paraId="3D0BFC37" w14:textId="77777777" w:rsidR="00B31222" w:rsidRDefault="00B31222" w:rsidP="00B31222">
      <w:pPr>
        <w:pStyle w:val="Bibliography"/>
      </w:pPr>
      <w:r>
        <w:t xml:space="preserve">35. </w:t>
      </w:r>
      <w:r>
        <w:tab/>
        <w:t xml:space="preserve">Priyadarshana W, Sofronov G. Multiple break-points detection in array CGH data via the cross-entropy method. IEEE/ACM Transactions on Computational Biology and Bioinformatics (TCBB). 2015;12: 487–498. </w:t>
      </w:r>
    </w:p>
    <w:p w14:paraId="0FD79F2D" w14:textId="77777777" w:rsidR="00B31222" w:rsidRDefault="00B31222" w:rsidP="00B31222">
      <w:pPr>
        <w:pStyle w:val="Bibliography"/>
      </w:pPr>
      <w:r>
        <w:t xml:space="preserve">36. </w:t>
      </w:r>
      <w:r>
        <w:tab/>
        <w:t>Carl Boettiger, Alan Hastings. Early warning signals and the prosecutor’s fallacy. Proceedings of the Royal Society B: Biological Sciences. 2012;279: 4734–4739. doi:10.1098/rspb.2012.2085</w:t>
      </w:r>
    </w:p>
    <w:p w14:paraId="5E0248FA" w14:textId="77777777" w:rsidR="00B31222" w:rsidRDefault="00B31222" w:rsidP="00B31222">
      <w:pPr>
        <w:pStyle w:val="Bibliography"/>
      </w:pPr>
      <w:r>
        <w:t xml:space="preserve">37. </w:t>
      </w:r>
      <w:r>
        <w:tab/>
        <w:t>Jenouvrier S, Weimerskirch H, Barbraud C, Park Y-H, Cazelles B. Evidence of a shift in the cyclicity of Antarctic seabird dynamics linked to climate. Proceedings of the Royal Society B: Biological Sciences. 2005;272: 887–895. doi:10.1098/rspb.2004.2978</w:t>
      </w:r>
    </w:p>
    <w:p w14:paraId="18B6918A" w14:textId="77777777" w:rsidR="00B31222" w:rsidRDefault="00B31222" w:rsidP="00B31222">
      <w:pPr>
        <w:pStyle w:val="Bibliography"/>
      </w:pPr>
      <w:r>
        <w:t xml:space="preserve">38. </w:t>
      </w:r>
      <w:r>
        <w:tab/>
        <w:t>Cazelles B, Chavez M, Berteaux D, Ménard F, Vik JO, Jenouvrier S, et al. Wavelet analysis of ecological time series. Oecologia. 2008;156: 287–304. doi:10.1007/s00442-008-0993-2</w:t>
      </w:r>
    </w:p>
    <w:p w14:paraId="2EFA1222" w14:textId="77777777" w:rsidR="00B31222" w:rsidRDefault="00B31222" w:rsidP="00B31222">
      <w:pPr>
        <w:pStyle w:val="Bibliography"/>
      </w:pPr>
      <w:r>
        <w:t xml:space="preserve">39. </w:t>
      </w:r>
      <w:r>
        <w:tab/>
        <w:t xml:space="preserve">Brook BW, Bradshaw CJ. Strength of evidence for density dependence in abundance time series of 1198 species. Ecology. 2006;87: 1445–1451. </w:t>
      </w:r>
    </w:p>
    <w:p w14:paraId="4A966244" w14:textId="77777777" w:rsidR="00B31222" w:rsidRDefault="00B31222" w:rsidP="00B31222">
      <w:pPr>
        <w:pStyle w:val="Bibliography"/>
      </w:pPr>
      <w:r>
        <w:t xml:space="preserve">40. </w:t>
      </w:r>
      <w:r>
        <w:tab/>
        <w:t>Hall AR, Osborn DR, Sakkas N. Inference on Structural Breaks using Information Criteria. The Manchester School. 2013;81: 54–81. doi:10.1111/manc.12017</w:t>
      </w:r>
    </w:p>
    <w:p w14:paraId="0644A239" w14:textId="77777777" w:rsidR="00B31222" w:rsidRDefault="00B31222" w:rsidP="00B31222">
      <w:pPr>
        <w:pStyle w:val="Bibliography"/>
      </w:pPr>
      <w:r>
        <w:t xml:space="preserve">41. </w:t>
      </w:r>
      <w:r>
        <w:tab/>
        <w:t xml:space="preserve">Burnham KP, Anderson DR. Model selection and multimodal inference: a practical information-theoretic approach. 2nd ed. New York: Springer Science + Business Media, LLC; 2002. </w:t>
      </w:r>
    </w:p>
    <w:p w14:paraId="12101E2E" w14:textId="77777777" w:rsidR="00B31222" w:rsidRDefault="00B31222" w:rsidP="00B31222">
      <w:pPr>
        <w:pStyle w:val="Bibliography"/>
      </w:pPr>
      <w:r>
        <w:t xml:space="preserve">42. </w:t>
      </w:r>
      <w:r>
        <w:tab/>
        <w:t>Wagenmakers E-J, Farrell S. AIC model selection using Akaike weights. Psychonomic Bulletin &amp; Review. 2004;11: 192–196. doi:10.3758/BF03206482</w:t>
      </w:r>
    </w:p>
    <w:p w14:paraId="0F628A67" w14:textId="77777777" w:rsidR="00B31222" w:rsidRDefault="00B31222" w:rsidP="00B31222">
      <w:pPr>
        <w:pStyle w:val="Bibliography"/>
      </w:pPr>
      <w:r>
        <w:t xml:space="preserve">43. </w:t>
      </w:r>
      <w:r>
        <w:tab/>
        <w:t>R Development Core Team. R: A Language and Environment for Statistical Computing 3.3.3. R Foundation for Statistical Computing. 2017; Available: http://www.R-project.org</w:t>
      </w:r>
    </w:p>
    <w:p w14:paraId="52645407" w14:textId="77777777" w:rsidR="00B31222" w:rsidRDefault="00B31222" w:rsidP="00B31222">
      <w:pPr>
        <w:pStyle w:val="Bibliography"/>
      </w:pPr>
      <w:r>
        <w:t xml:space="preserve">44. </w:t>
      </w:r>
      <w:r>
        <w:tab/>
        <w:t>Bahlai CA, Colunga-Garcia M, Gage SH, Landis DA. Long term functional dynamics of an aphidophagous coccinellid community are unchanged in response to repeated invasion. PLoS One. 2013;8: e83407. doi:10.1371/journal.pone.0083407</w:t>
      </w:r>
    </w:p>
    <w:p w14:paraId="6DF87CBD" w14:textId="77777777" w:rsidR="00B31222" w:rsidRDefault="00B31222" w:rsidP="00B31222">
      <w:pPr>
        <w:pStyle w:val="Bibliography"/>
      </w:pPr>
      <w:r>
        <w:t xml:space="preserve">45. </w:t>
      </w:r>
      <w:r>
        <w:tab/>
        <w:t>Bahlai C, Colunga-Garcia M, Gage S, Landis D. The role of exotic ladybeetles in the decline of native ladybeetle populations: evidence from long-term monitoring. Biol Invasions. 2015;17: 1005–1024. doi:10.1007/s10530-014-0772-4</w:t>
      </w:r>
    </w:p>
    <w:p w14:paraId="70D64396" w14:textId="77777777" w:rsidR="00B31222" w:rsidRDefault="00B31222" w:rsidP="00B31222">
      <w:pPr>
        <w:pStyle w:val="Bibliography"/>
      </w:pPr>
      <w:r>
        <w:lastRenderedPageBreak/>
        <w:t xml:space="preserve">46. </w:t>
      </w:r>
      <w:r>
        <w:tab/>
        <w:t xml:space="preserve">Bahlai CA, Sears MK. Population dynamics of Harmonia axyridis and Aphis glycines in Niagara Peninsula soybean fields and vineyards. Journal of the Entomological Society of Ontario. 2009;140: 27–39. </w:t>
      </w:r>
    </w:p>
    <w:p w14:paraId="66EBC51B" w14:textId="77777777" w:rsidR="00B31222" w:rsidRDefault="00B31222" w:rsidP="00B31222">
      <w:pPr>
        <w:pStyle w:val="Bibliography"/>
      </w:pPr>
      <w:r>
        <w:t xml:space="preserve">47. </w:t>
      </w:r>
      <w:r>
        <w:tab/>
        <w:t>Heimpel G, Frelich L, Landis D, Hopper K, Hoelmer K, Sezen Z, et al. European buckthorn and Asian soybean aphid as components of an extensive invasional meltdown in North America. Biological Invasions. 2010;12: 2913–2931. doi:10.1007/s10530-010-9736-5</w:t>
      </w:r>
    </w:p>
    <w:p w14:paraId="7DF58122" w14:textId="77777777" w:rsidR="00B31222" w:rsidRDefault="00B31222" w:rsidP="00B31222">
      <w:pPr>
        <w:pStyle w:val="Bibliography"/>
      </w:pPr>
      <w:r>
        <w:t xml:space="preserve">48. </w:t>
      </w:r>
      <w:r>
        <w:tab/>
        <w:t xml:space="preserve">Rhainds M, Yoo HJS, Kindlmann P, Voegtlin D, Castillo D, Rutledge C, et al. Two-year oscillation cycle in abundance of soybean aphid in Indiana. Agricultural and Forest Entomology. 2010;12: 251–257. </w:t>
      </w:r>
    </w:p>
    <w:p w14:paraId="4E67FDDF" w14:textId="77777777" w:rsidR="00B31222" w:rsidRDefault="00B31222" w:rsidP="00B31222">
      <w:pPr>
        <w:pStyle w:val="Bibliography"/>
      </w:pPr>
      <w:r>
        <w:t xml:space="preserve">49. </w:t>
      </w:r>
      <w:r>
        <w:tab/>
        <w:t xml:space="preserve">Ragsdale DW, Voegtlin DJ, O’Neil RJ. Soybean aphid biology in North America. Annals of the Entomological Society of America. 2004;97: 204–208. </w:t>
      </w:r>
    </w:p>
    <w:p w14:paraId="06832C0E" w14:textId="77777777" w:rsidR="00B31222" w:rsidRDefault="00B31222" w:rsidP="00B31222">
      <w:pPr>
        <w:pStyle w:val="Bibliography"/>
      </w:pPr>
      <w:r>
        <w:t xml:space="preserve">50. </w:t>
      </w:r>
      <w:r>
        <w:tab/>
        <w:t xml:space="preserve">Wu Z, Schenk-Hamlin D, Zhan W, Ragsdale DW, Heimpel GE. The soybean aphid in China: a historical review. Annals of the Entomological Society of America. 2004;97: 209–218. </w:t>
      </w:r>
    </w:p>
    <w:p w14:paraId="713DD8F8" w14:textId="77777777" w:rsidR="00B31222" w:rsidRDefault="00B31222" w:rsidP="00B31222">
      <w:pPr>
        <w:pStyle w:val="Bibliography"/>
      </w:pPr>
      <w:r>
        <w:t xml:space="preserve">51. </w:t>
      </w:r>
      <w:r>
        <w:tab/>
        <w:t>Urquhart FA, Urquhart NR. Autumnal migration routes of the eastern population of the monarch butterfly (Danaus p. plexippus L.; Danaidae; Lepidoptera) in North America to the overwintering site in the Neovolcanic Plateau of Mexico. Can J Zool. 1978;56: 1759–1764. doi:10.1139/z78-240</w:t>
      </w:r>
    </w:p>
    <w:p w14:paraId="6CB991A9" w14:textId="77777777" w:rsidR="00B31222" w:rsidRDefault="00B31222" w:rsidP="00B31222">
      <w:pPr>
        <w:pStyle w:val="Bibliography"/>
      </w:pPr>
      <w:r>
        <w:t xml:space="preserve">52. </w:t>
      </w:r>
      <w:r>
        <w:tab/>
        <w:t>Flockhart DTT, Brower LP, Ramirez MI, Hobson KA, Wassenaar LI, Altizer S, et al. Regional climate on the breeding grounds predicts variation in the natal origin of monarch butterflies overwintering in Mexico over 38 years. Glob Change Biol. 2017;23: 2565–2576. doi:10.1111/gcb.13589</w:t>
      </w:r>
    </w:p>
    <w:p w14:paraId="2615EC12" w14:textId="77777777" w:rsidR="00B31222" w:rsidRDefault="00B31222" w:rsidP="00B31222">
      <w:pPr>
        <w:pStyle w:val="Bibliography"/>
      </w:pPr>
      <w:r>
        <w:t xml:space="preserve">53. </w:t>
      </w:r>
      <w:r>
        <w:tab/>
        <w:t xml:space="preserve">Prysby MD, Oberhauser KS. Temporal and geographic variation in monarch densities: citizen scientists document monarch population patterns. The monarch butterfly: Biology and conservation. 2004; 9–20. </w:t>
      </w:r>
    </w:p>
    <w:p w14:paraId="320E22C4" w14:textId="77777777" w:rsidR="00B31222" w:rsidRDefault="00B31222" w:rsidP="00B31222">
      <w:pPr>
        <w:pStyle w:val="Bibliography"/>
      </w:pPr>
      <w:r>
        <w:t xml:space="preserve">54. </w:t>
      </w:r>
      <w:r>
        <w:tab/>
        <w:t>Sarkar S. What Is Threatening Monarchs? BioScience. 2017;67: 1080–1080. doi:10.1093/biosci/bix120</w:t>
      </w:r>
    </w:p>
    <w:p w14:paraId="635883D4" w14:textId="77777777" w:rsidR="00B31222" w:rsidRDefault="00B31222" w:rsidP="00B31222">
      <w:pPr>
        <w:pStyle w:val="Bibliography"/>
      </w:pPr>
      <w:r>
        <w:t xml:space="preserve">55. </w:t>
      </w:r>
      <w:r>
        <w:tab/>
        <w:t>Lovett J. Monarch Population Status [Internet]. Monarch Watch; 2017. Available: http://monarchwatch.org/blog/2017/02/11/monarch-population-status-30/</w:t>
      </w:r>
    </w:p>
    <w:p w14:paraId="55C658EC" w14:textId="77777777" w:rsidR="00B31222" w:rsidRDefault="00B31222" w:rsidP="00B31222">
      <w:pPr>
        <w:pStyle w:val="Bibliography"/>
      </w:pPr>
      <w:r>
        <w:t xml:space="preserve">56. </w:t>
      </w:r>
      <w:r>
        <w:tab/>
        <w:t>Hartzler RG. Reduction in common milkweed (Asclepias syriaca) occurrence in Iowa cropland from 1999 to 2009. Crop Protection. 2010;29: 1542–1544. doi:10.1016/j.cropro.2010.07.018</w:t>
      </w:r>
    </w:p>
    <w:p w14:paraId="354E27B5" w14:textId="77777777" w:rsidR="00B31222" w:rsidRDefault="00B31222" w:rsidP="00B31222">
      <w:pPr>
        <w:pStyle w:val="Bibliography"/>
      </w:pPr>
      <w:r>
        <w:t xml:space="preserve">57. </w:t>
      </w:r>
      <w:r>
        <w:tab/>
        <w:t>Pleasants JM, Oberhauser KS. Milkweed loss in agricultural fields because of herbicide use: effect on the monarch butterfly population. Insect Conservation and Diversity. 2013;6: 135–144. doi:10.1111/j.1752-4598.2012.00196.x</w:t>
      </w:r>
    </w:p>
    <w:p w14:paraId="125619A8" w14:textId="77777777" w:rsidR="00B31222" w:rsidRDefault="00B31222" w:rsidP="00B31222">
      <w:pPr>
        <w:pStyle w:val="Bibliography"/>
      </w:pPr>
      <w:r>
        <w:t xml:space="preserve">58. </w:t>
      </w:r>
      <w:r>
        <w:tab/>
        <w:t>Zaya DN, Pearse IS, Spyreas G. Long-Term Trends in Midwestern Milkweed Abundances and Their Relevance to Monarch Butterfly Declines. BioScience. 2017;67: 343–356. doi:10.1093/biosci/biw186</w:t>
      </w:r>
    </w:p>
    <w:p w14:paraId="0C22FFC7" w14:textId="77777777" w:rsidR="00B31222" w:rsidRDefault="00B31222" w:rsidP="00B31222">
      <w:pPr>
        <w:pStyle w:val="Bibliography"/>
      </w:pPr>
      <w:r>
        <w:t xml:space="preserve">59. </w:t>
      </w:r>
      <w:r>
        <w:tab/>
        <w:t xml:space="preserve">Duke SO, Powles SB. Glyphosate-resistant crops and weeds: now and in the future. AgBioForum. 2009;12: 346–357. </w:t>
      </w:r>
    </w:p>
    <w:p w14:paraId="35BB1C2F" w14:textId="77777777" w:rsidR="00B31222" w:rsidRDefault="00B31222" w:rsidP="00B31222">
      <w:pPr>
        <w:pStyle w:val="Bibliography"/>
      </w:pPr>
      <w:r>
        <w:lastRenderedPageBreak/>
        <w:t xml:space="preserve">60. </w:t>
      </w:r>
      <w:r>
        <w:tab/>
        <w:t>Baker NT. Estimated annual agricultural pesticide use by crop group for states of the conterminous United States, 1992-2014. National Water Quality Assessment Program. 2017; doi:10.5066/F7NP22KM</w:t>
      </w:r>
    </w:p>
    <w:p w14:paraId="6634F4F7" w14:textId="77777777" w:rsidR="00B31222" w:rsidRDefault="00B31222" w:rsidP="00B31222">
      <w:pPr>
        <w:pStyle w:val="Bibliography"/>
      </w:pPr>
      <w:r>
        <w:t xml:space="preserve">61. </w:t>
      </w:r>
      <w:r>
        <w:tab/>
        <w:t>Saunders SP, Ries L, Oberhauser KS, Thogmartin WE, Zipkin EF. Local and cross-seasonal associations of climate and land use with abundance of monarch butterflies Danaus plexippus. Ecography. 2017; n/a-n/a. doi:10.1111/ecog.02719</w:t>
      </w:r>
    </w:p>
    <w:p w14:paraId="18A682EC" w14:textId="77777777" w:rsidR="00B31222" w:rsidRDefault="00B31222" w:rsidP="00B31222">
      <w:pPr>
        <w:pStyle w:val="Bibliography"/>
      </w:pPr>
      <w:r>
        <w:t xml:space="preserve">62. </w:t>
      </w:r>
      <w:r>
        <w:tab/>
        <w:t>Zipkin EF, Ries L, Reeves R, Regetz J, Oberhauser KS. Tracking climate impacts on the migratory monarch butterfly. Glob Change Biol. 2012;18: 3039–3049. doi:10.1111/j.1365-2486.2012.02751.x</w:t>
      </w:r>
    </w:p>
    <w:p w14:paraId="46F94D62" w14:textId="77777777" w:rsidR="00B31222" w:rsidRDefault="00B31222" w:rsidP="00B31222">
      <w:pPr>
        <w:pStyle w:val="Bibliography"/>
      </w:pPr>
      <w:r>
        <w:t xml:space="preserve">63. </w:t>
      </w:r>
      <w:r>
        <w:tab/>
        <w:t xml:space="preserve">Brower LP, Kust DR, Rendon-Salinas E, Serrano EG, Kust KR, Miller J, et al. Catastrophic winter storm mortality of monarch butterflies in Mexico during January 2002. The Monarch butterfly: biology and conservation. 2004; 151–166. </w:t>
      </w:r>
    </w:p>
    <w:p w14:paraId="651A8489" w14:textId="77777777" w:rsidR="00B31222" w:rsidRDefault="00B31222" w:rsidP="00B31222">
      <w:pPr>
        <w:pStyle w:val="Bibliography"/>
      </w:pPr>
      <w:r>
        <w:t xml:space="preserve">64. </w:t>
      </w:r>
      <w:r>
        <w:tab/>
        <w:t>Vidal O, Rendón-Salinas E. Dynamics and trends of overwintering colonies of the monarch butterfly in Mexico. Biological Conservation. 2014;180: 165–175. doi:10.1016/j.biocon.2014.09.041</w:t>
      </w:r>
    </w:p>
    <w:p w14:paraId="455B771A" w14:textId="77777777" w:rsidR="00B31222" w:rsidRDefault="00B31222" w:rsidP="00B31222">
      <w:pPr>
        <w:pStyle w:val="Bibliography"/>
      </w:pPr>
      <w:r>
        <w:t xml:space="preserve">65. </w:t>
      </w:r>
      <w:r>
        <w:tab/>
        <w:t xml:space="preserve">Davis AK, Altizer S. New Perspectives on Monarch Migration, Evolution, and Population Biology. Monarchs in a Changing World: Biology and Conservation of an Iconic Butterfly. 2015; 203. </w:t>
      </w:r>
    </w:p>
    <w:p w14:paraId="60F4F989" w14:textId="77777777" w:rsidR="00B31222" w:rsidRDefault="00B31222" w:rsidP="00B31222">
      <w:pPr>
        <w:pStyle w:val="Bibliography"/>
      </w:pPr>
      <w:r>
        <w:t xml:space="preserve">66. </w:t>
      </w:r>
      <w:r>
        <w:tab/>
        <w:t>Saunders SP, Ries L, Neupane N, Ramírez MI, García-Serrano E, Rendón-Salinas E, et al. Multiscale seasonal factors drive the size of winter monarch colonies. Proc Natl Acad Sci USA. 2019;116: 8609. doi:10.1073/pnas.1805114116</w:t>
      </w:r>
    </w:p>
    <w:p w14:paraId="3115D57C" w14:textId="77777777" w:rsidR="00B31222" w:rsidRDefault="00B31222" w:rsidP="00B31222">
      <w:pPr>
        <w:pStyle w:val="Bibliography"/>
      </w:pPr>
      <w:r>
        <w:t xml:space="preserve">67. </w:t>
      </w:r>
      <w:r>
        <w:tab/>
        <w:t xml:space="preserve">Karen C. Abbott, Dwyer G. Food Limitation and Insect Outbreaks: Complex Dynamics in Plant-Herbivore Models. Journal of Animal Ecology. 2007;76: 1004–1014. </w:t>
      </w:r>
    </w:p>
    <w:p w14:paraId="3B5B5FEC" w14:textId="33AF0500" w:rsidR="00493C01" w:rsidRDefault="00493C01" w:rsidP="00493C01">
      <w:r w:rsidRPr="004F14C2">
        <w:rPr>
          <w:rFonts w:cstheme="minorHAnsi"/>
        </w:rP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Danaus plexippus</w:t>
            </w:r>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Butterfly art by D. Descouens and T.M. Seesey,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FE9CE9" w16cid:durableId="20E16D2A"/>
  <w16cid:commentId w16cid:paraId="1CB0BEA7" w16cid:durableId="20E16E16"/>
  <w16cid:commentId w16cid:paraId="068CE888" w16cid:durableId="20E16D94"/>
  <w16cid:commentId w16cid:paraId="4D9CEE0D" w16cid:durableId="20E16F46"/>
  <w16cid:commentId w16cid:paraId="4D8E4878" w16cid:durableId="20E16E53"/>
  <w16cid:commentId w16cid:paraId="03A43E4D" w16cid:durableId="20E16F83"/>
  <w16cid:commentId w16cid:paraId="646A164A" w16cid:durableId="20E16FF6"/>
  <w16cid:commentId w16cid:paraId="02BE1FE1" w16cid:durableId="20E17038"/>
  <w16cid:commentId w16cid:paraId="4F3B77AF" w16cid:durableId="20E17047"/>
  <w16cid:commentId w16cid:paraId="02376E2E" w16cid:durableId="20E17090"/>
  <w16cid:commentId w16cid:paraId="6060FF85" w16cid:durableId="20E170AF"/>
  <w16cid:commentId w16cid:paraId="2C8469C3" w16cid:durableId="20E17619"/>
  <w16cid:commentId w16cid:paraId="0351B804" w16cid:durableId="20E17669"/>
  <w16cid:commentId w16cid:paraId="6910CEF5" w16cid:durableId="20E17739"/>
  <w16cid:commentId w16cid:paraId="0A8F7E08" w16cid:durableId="20E17761"/>
  <w16cid:commentId w16cid:paraId="7F49CFB3" w16cid:durableId="20E17BD2"/>
  <w16cid:commentId w16cid:paraId="31FF3109" w16cid:durableId="20DC34AC"/>
  <w16cid:commentId w16cid:paraId="2001BA4D" w16cid:durableId="20E1878E"/>
  <w16cid:commentId w16cid:paraId="0485DEAA" w16cid:durableId="20E18817"/>
  <w16cid:commentId w16cid:paraId="3727D7E6" w16cid:durableId="20E188AC"/>
  <w16cid:commentId w16cid:paraId="29FEB79B" w16cid:durableId="20E189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11F4A"/>
    <w:rsid w:val="000214FC"/>
    <w:rsid w:val="000237F7"/>
    <w:rsid w:val="00024214"/>
    <w:rsid w:val="00024339"/>
    <w:rsid w:val="00025960"/>
    <w:rsid w:val="000273D0"/>
    <w:rsid w:val="00035F63"/>
    <w:rsid w:val="00041988"/>
    <w:rsid w:val="00042BE0"/>
    <w:rsid w:val="00043BB8"/>
    <w:rsid w:val="00043D36"/>
    <w:rsid w:val="00055A15"/>
    <w:rsid w:val="000614AC"/>
    <w:rsid w:val="000621E2"/>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E5818"/>
    <w:rsid w:val="000F0016"/>
    <w:rsid w:val="000F1741"/>
    <w:rsid w:val="000F5662"/>
    <w:rsid w:val="001037EE"/>
    <w:rsid w:val="0010648E"/>
    <w:rsid w:val="001074B1"/>
    <w:rsid w:val="00116502"/>
    <w:rsid w:val="00116590"/>
    <w:rsid w:val="00117610"/>
    <w:rsid w:val="00120697"/>
    <w:rsid w:val="00123B72"/>
    <w:rsid w:val="00125560"/>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2910"/>
    <w:rsid w:val="00186552"/>
    <w:rsid w:val="00186B4B"/>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2B3E"/>
    <w:rsid w:val="001D32D8"/>
    <w:rsid w:val="001D6CFB"/>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30559"/>
    <w:rsid w:val="002306B7"/>
    <w:rsid w:val="00233968"/>
    <w:rsid w:val="002424E7"/>
    <w:rsid w:val="0024317D"/>
    <w:rsid w:val="00243793"/>
    <w:rsid w:val="00243D17"/>
    <w:rsid w:val="0024464F"/>
    <w:rsid w:val="00246C86"/>
    <w:rsid w:val="002470E2"/>
    <w:rsid w:val="00253218"/>
    <w:rsid w:val="00253E75"/>
    <w:rsid w:val="0025536D"/>
    <w:rsid w:val="00260D38"/>
    <w:rsid w:val="00263647"/>
    <w:rsid w:val="00266869"/>
    <w:rsid w:val="002679C0"/>
    <w:rsid w:val="00270075"/>
    <w:rsid w:val="00271994"/>
    <w:rsid w:val="0027292D"/>
    <w:rsid w:val="0027575D"/>
    <w:rsid w:val="00277E44"/>
    <w:rsid w:val="00281B1C"/>
    <w:rsid w:val="00287FAF"/>
    <w:rsid w:val="002907A7"/>
    <w:rsid w:val="00292601"/>
    <w:rsid w:val="00292760"/>
    <w:rsid w:val="00294C9B"/>
    <w:rsid w:val="0029724D"/>
    <w:rsid w:val="002A6031"/>
    <w:rsid w:val="002A6CBA"/>
    <w:rsid w:val="002A6F05"/>
    <w:rsid w:val="002A75AC"/>
    <w:rsid w:val="002B66A4"/>
    <w:rsid w:val="002B67A2"/>
    <w:rsid w:val="002C0AA1"/>
    <w:rsid w:val="002C3E17"/>
    <w:rsid w:val="002C6A8E"/>
    <w:rsid w:val="002C6CA6"/>
    <w:rsid w:val="002C754D"/>
    <w:rsid w:val="002D019F"/>
    <w:rsid w:val="002D4506"/>
    <w:rsid w:val="002D7E30"/>
    <w:rsid w:val="002E5868"/>
    <w:rsid w:val="002F3152"/>
    <w:rsid w:val="003020A3"/>
    <w:rsid w:val="0030272C"/>
    <w:rsid w:val="00302827"/>
    <w:rsid w:val="0030515D"/>
    <w:rsid w:val="00312392"/>
    <w:rsid w:val="0031435D"/>
    <w:rsid w:val="003169BE"/>
    <w:rsid w:val="003233E8"/>
    <w:rsid w:val="00324546"/>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3B1"/>
    <w:rsid w:val="00391457"/>
    <w:rsid w:val="003917B9"/>
    <w:rsid w:val="00393AA6"/>
    <w:rsid w:val="003A0EFE"/>
    <w:rsid w:val="003A33D5"/>
    <w:rsid w:val="003A4ED0"/>
    <w:rsid w:val="003B047C"/>
    <w:rsid w:val="003B069C"/>
    <w:rsid w:val="003B2DF9"/>
    <w:rsid w:val="003B4E5F"/>
    <w:rsid w:val="003C0B39"/>
    <w:rsid w:val="003C2770"/>
    <w:rsid w:val="003D01F5"/>
    <w:rsid w:val="003D2F73"/>
    <w:rsid w:val="003D6876"/>
    <w:rsid w:val="003D6BFD"/>
    <w:rsid w:val="003D6D2A"/>
    <w:rsid w:val="003D7AC7"/>
    <w:rsid w:val="003D7B3C"/>
    <w:rsid w:val="003E19B5"/>
    <w:rsid w:val="003E334F"/>
    <w:rsid w:val="003E5288"/>
    <w:rsid w:val="003F34F4"/>
    <w:rsid w:val="003F46C3"/>
    <w:rsid w:val="003F728A"/>
    <w:rsid w:val="004009BA"/>
    <w:rsid w:val="00400E52"/>
    <w:rsid w:val="00401501"/>
    <w:rsid w:val="00401E47"/>
    <w:rsid w:val="004040FC"/>
    <w:rsid w:val="004049B6"/>
    <w:rsid w:val="00407B2F"/>
    <w:rsid w:val="00411045"/>
    <w:rsid w:val="00411150"/>
    <w:rsid w:val="00411D38"/>
    <w:rsid w:val="004122DC"/>
    <w:rsid w:val="00413987"/>
    <w:rsid w:val="00413E42"/>
    <w:rsid w:val="00417B9D"/>
    <w:rsid w:val="00420D43"/>
    <w:rsid w:val="00421901"/>
    <w:rsid w:val="0042715D"/>
    <w:rsid w:val="00427B15"/>
    <w:rsid w:val="0043141D"/>
    <w:rsid w:val="00432AAE"/>
    <w:rsid w:val="0043659E"/>
    <w:rsid w:val="00437466"/>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77BD"/>
    <w:rsid w:val="004903CF"/>
    <w:rsid w:val="00493C01"/>
    <w:rsid w:val="00494B44"/>
    <w:rsid w:val="00496204"/>
    <w:rsid w:val="00496605"/>
    <w:rsid w:val="004A0459"/>
    <w:rsid w:val="004A6E9C"/>
    <w:rsid w:val="004B0EF8"/>
    <w:rsid w:val="004B6859"/>
    <w:rsid w:val="004B76BC"/>
    <w:rsid w:val="004C1499"/>
    <w:rsid w:val="004C3B3A"/>
    <w:rsid w:val="004D1094"/>
    <w:rsid w:val="004D3CDC"/>
    <w:rsid w:val="004D3D6B"/>
    <w:rsid w:val="004D580B"/>
    <w:rsid w:val="004D5D80"/>
    <w:rsid w:val="004E1275"/>
    <w:rsid w:val="004E6528"/>
    <w:rsid w:val="004F071B"/>
    <w:rsid w:val="004F0C58"/>
    <w:rsid w:val="004F0FD9"/>
    <w:rsid w:val="004F14C2"/>
    <w:rsid w:val="004F7957"/>
    <w:rsid w:val="005000CD"/>
    <w:rsid w:val="005013D2"/>
    <w:rsid w:val="00501FBD"/>
    <w:rsid w:val="0050582C"/>
    <w:rsid w:val="005075B3"/>
    <w:rsid w:val="00527036"/>
    <w:rsid w:val="00536B14"/>
    <w:rsid w:val="0054095B"/>
    <w:rsid w:val="0054567B"/>
    <w:rsid w:val="00550270"/>
    <w:rsid w:val="0055167C"/>
    <w:rsid w:val="00553C76"/>
    <w:rsid w:val="00555A25"/>
    <w:rsid w:val="00556E23"/>
    <w:rsid w:val="00556F41"/>
    <w:rsid w:val="0055724E"/>
    <w:rsid w:val="00557DB0"/>
    <w:rsid w:val="0056286C"/>
    <w:rsid w:val="00562B91"/>
    <w:rsid w:val="005670B0"/>
    <w:rsid w:val="005724AC"/>
    <w:rsid w:val="00572659"/>
    <w:rsid w:val="00575692"/>
    <w:rsid w:val="005907DA"/>
    <w:rsid w:val="00591134"/>
    <w:rsid w:val="00592C39"/>
    <w:rsid w:val="005932CA"/>
    <w:rsid w:val="00593A58"/>
    <w:rsid w:val="005A1249"/>
    <w:rsid w:val="005A4432"/>
    <w:rsid w:val="005B14A5"/>
    <w:rsid w:val="005B27D1"/>
    <w:rsid w:val="005B4BD9"/>
    <w:rsid w:val="005C0C19"/>
    <w:rsid w:val="005C1930"/>
    <w:rsid w:val="005C5E4E"/>
    <w:rsid w:val="005C75CC"/>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0493D"/>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1A63"/>
    <w:rsid w:val="00652682"/>
    <w:rsid w:val="0065335B"/>
    <w:rsid w:val="006556DD"/>
    <w:rsid w:val="006568B9"/>
    <w:rsid w:val="00657F11"/>
    <w:rsid w:val="006609CE"/>
    <w:rsid w:val="00677382"/>
    <w:rsid w:val="00680FA3"/>
    <w:rsid w:val="00681A31"/>
    <w:rsid w:val="00682C97"/>
    <w:rsid w:val="006841EB"/>
    <w:rsid w:val="00686B1E"/>
    <w:rsid w:val="00686F95"/>
    <w:rsid w:val="006915CD"/>
    <w:rsid w:val="006947D1"/>
    <w:rsid w:val="0069540F"/>
    <w:rsid w:val="00697843"/>
    <w:rsid w:val="006A6155"/>
    <w:rsid w:val="006A724C"/>
    <w:rsid w:val="006B0322"/>
    <w:rsid w:val="006B22D8"/>
    <w:rsid w:val="006B2588"/>
    <w:rsid w:val="006B32DF"/>
    <w:rsid w:val="006B3E8D"/>
    <w:rsid w:val="006B4D08"/>
    <w:rsid w:val="006B72C6"/>
    <w:rsid w:val="006B7574"/>
    <w:rsid w:val="006C4251"/>
    <w:rsid w:val="006C754D"/>
    <w:rsid w:val="006D031D"/>
    <w:rsid w:val="006D2307"/>
    <w:rsid w:val="006D3C93"/>
    <w:rsid w:val="006D54AC"/>
    <w:rsid w:val="006E5956"/>
    <w:rsid w:val="006E5B2F"/>
    <w:rsid w:val="006E66BA"/>
    <w:rsid w:val="006E7312"/>
    <w:rsid w:val="006F3740"/>
    <w:rsid w:val="006F5322"/>
    <w:rsid w:val="006F6D26"/>
    <w:rsid w:val="006F732C"/>
    <w:rsid w:val="006F7B30"/>
    <w:rsid w:val="00700FB5"/>
    <w:rsid w:val="0070423E"/>
    <w:rsid w:val="00705548"/>
    <w:rsid w:val="00710ED4"/>
    <w:rsid w:val="00713A23"/>
    <w:rsid w:val="00716B3A"/>
    <w:rsid w:val="00716CE7"/>
    <w:rsid w:val="00717CE1"/>
    <w:rsid w:val="007212B3"/>
    <w:rsid w:val="00721951"/>
    <w:rsid w:val="0072300F"/>
    <w:rsid w:val="0072442B"/>
    <w:rsid w:val="00735F94"/>
    <w:rsid w:val="007370A4"/>
    <w:rsid w:val="007413B7"/>
    <w:rsid w:val="007422AB"/>
    <w:rsid w:val="00746D2F"/>
    <w:rsid w:val="0074777A"/>
    <w:rsid w:val="00751000"/>
    <w:rsid w:val="007519E2"/>
    <w:rsid w:val="0075440D"/>
    <w:rsid w:val="00757994"/>
    <w:rsid w:val="00761009"/>
    <w:rsid w:val="00762808"/>
    <w:rsid w:val="007677E9"/>
    <w:rsid w:val="00767E4D"/>
    <w:rsid w:val="007707AA"/>
    <w:rsid w:val="00772675"/>
    <w:rsid w:val="00784564"/>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35BB"/>
    <w:rsid w:val="007D571F"/>
    <w:rsid w:val="007D78F2"/>
    <w:rsid w:val="007F1C7F"/>
    <w:rsid w:val="007F377A"/>
    <w:rsid w:val="007F3F69"/>
    <w:rsid w:val="007F3FEA"/>
    <w:rsid w:val="007F54B8"/>
    <w:rsid w:val="007F577C"/>
    <w:rsid w:val="007F653E"/>
    <w:rsid w:val="008032E9"/>
    <w:rsid w:val="00804469"/>
    <w:rsid w:val="0080743E"/>
    <w:rsid w:val="00812DF3"/>
    <w:rsid w:val="00815539"/>
    <w:rsid w:val="00822D4A"/>
    <w:rsid w:val="008257D3"/>
    <w:rsid w:val="00834911"/>
    <w:rsid w:val="00837331"/>
    <w:rsid w:val="00845569"/>
    <w:rsid w:val="008515BA"/>
    <w:rsid w:val="00851E76"/>
    <w:rsid w:val="00855061"/>
    <w:rsid w:val="00860740"/>
    <w:rsid w:val="008671DE"/>
    <w:rsid w:val="00872323"/>
    <w:rsid w:val="008724B5"/>
    <w:rsid w:val="0087290C"/>
    <w:rsid w:val="00873DC1"/>
    <w:rsid w:val="0087591E"/>
    <w:rsid w:val="008828ED"/>
    <w:rsid w:val="00883221"/>
    <w:rsid w:val="00895515"/>
    <w:rsid w:val="008A4D46"/>
    <w:rsid w:val="008B4743"/>
    <w:rsid w:val="008B4B47"/>
    <w:rsid w:val="008C0FC7"/>
    <w:rsid w:val="008C1707"/>
    <w:rsid w:val="008C1B61"/>
    <w:rsid w:val="008C1F48"/>
    <w:rsid w:val="008C369E"/>
    <w:rsid w:val="008C3FA2"/>
    <w:rsid w:val="008C5304"/>
    <w:rsid w:val="008C5F40"/>
    <w:rsid w:val="008E1411"/>
    <w:rsid w:val="008E41EA"/>
    <w:rsid w:val="008E4F33"/>
    <w:rsid w:val="008E67BE"/>
    <w:rsid w:val="008F32E7"/>
    <w:rsid w:val="008F7A31"/>
    <w:rsid w:val="009013FB"/>
    <w:rsid w:val="00901C2D"/>
    <w:rsid w:val="00902F3B"/>
    <w:rsid w:val="0090358B"/>
    <w:rsid w:val="009106F5"/>
    <w:rsid w:val="00913421"/>
    <w:rsid w:val="00920A86"/>
    <w:rsid w:val="00923428"/>
    <w:rsid w:val="0092388E"/>
    <w:rsid w:val="00926534"/>
    <w:rsid w:val="00930C77"/>
    <w:rsid w:val="009314CC"/>
    <w:rsid w:val="009325B0"/>
    <w:rsid w:val="0094324E"/>
    <w:rsid w:val="00943259"/>
    <w:rsid w:val="00943A8D"/>
    <w:rsid w:val="009447EA"/>
    <w:rsid w:val="00950939"/>
    <w:rsid w:val="00953A7F"/>
    <w:rsid w:val="00961825"/>
    <w:rsid w:val="00964ECA"/>
    <w:rsid w:val="0096628D"/>
    <w:rsid w:val="00972229"/>
    <w:rsid w:val="00977866"/>
    <w:rsid w:val="00980634"/>
    <w:rsid w:val="00984F64"/>
    <w:rsid w:val="00991BEE"/>
    <w:rsid w:val="00997D87"/>
    <w:rsid w:val="009A0B2F"/>
    <w:rsid w:val="009A52BF"/>
    <w:rsid w:val="009B08ED"/>
    <w:rsid w:val="009B0DC0"/>
    <w:rsid w:val="009C0978"/>
    <w:rsid w:val="009D12AF"/>
    <w:rsid w:val="009D70CC"/>
    <w:rsid w:val="009E53F7"/>
    <w:rsid w:val="009F4A1A"/>
    <w:rsid w:val="00A001CE"/>
    <w:rsid w:val="00A02528"/>
    <w:rsid w:val="00A06148"/>
    <w:rsid w:val="00A114E2"/>
    <w:rsid w:val="00A176DE"/>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7DBA"/>
    <w:rsid w:val="00A601EA"/>
    <w:rsid w:val="00A629D1"/>
    <w:rsid w:val="00A633EC"/>
    <w:rsid w:val="00A64C06"/>
    <w:rsid w:val="00A64DC2"/>
    <w:rsid w:val="00A6530C"/>
    <w:rsid w:val="00A6546C"/>
    <w:rsid w:val="00A666CD"/>
    <w:rsid w:val="00A81D0C"/>
    <w:rsid w:val="00A83E7C"/>
    <w:rsid w:val="00A87854"/>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4AB8"/>
    <w:rsid w:val="00AE589E"/>
    <w:rsid w:val="00AE67DF"/>
    <w:rsid w:val="00AE7F6D"/>
    <w:rsid w:val="00AF0366"/>
    <w:rsid w:val="00AF4219"/>
    <w:rsid w:val="00AF4CA7"/>
    <w:rsid w:val="00AF7619"/>
    <w:rsid w:val="00B05612"/>
    <w:rsid w:val="00B103FD"/>
    <w:rsid w:val="00B13AC9"/>
    <w:rsid w:val="00B1554A"/>
    <w:rsid w:val="00B1615F"/>
    <w:rsid w:val="00B2185B"/>
    <w:rsid w:val="00B26D13"/>
    <w:rsid w:val="00B30A16"/>
    <w:rsid w:val="00B31222"/>
    <w:rsid w:val="00B321C6"/>
    <w:rsid w:val="00B346F0"/>
    <w:rsid w:val="00B35270"/>
    <w:rsid w:val="00B36E6D"/>
    <w:rsid w:val="00B4124F"/>
    <w:rsid w:val="00B427A9"/>
    <w:rsid w:val="00B47301"/>
    <w:rsid w:val="00B54863"/>
    <w:rsid w:val="00B63D41"/>
    <w:rsid w:val="00B66425"/>
    <w:rsid w:val="00B71576"/>
    <w:rsid w:val="00B71B41"/>
    <w:rsid w:val="00B73965"/>
    <w:rsid w:val="00B75363"/>
    <w:rsid w:val="00B77DD0"/>
    <w:rsid w:val="00B80599"/>
    <w:rsid w:val="00B8189A"/>
    <w:rsid w:val="00B850F0"/>
    <w:rsid w:val="00B853B2"/>
    <w:rsid w:val="00B85863"/>
    <w:rsid w:val="00B8661F"/>
    <w:rsid w:val="00B8782E"/>
    <w:rsid w:val="00B87E3A"/>
    <w:rsid w:val="00B909F7"/>
    <w:rsid w:val="00B90E4C"/>
    <w:rsid w:val="00B91CA4"/>
    <w:rsid w:val="00B92D42"/>
    <w:rsid w:val="00B9463C"/>
    <w:rsid w:val="00BA1167"/>
    <w:rsid w:val="00BA2F66"/>
    <w:rsid w:val="00BA3B40"/>
    <w:rsid w:val="00BB4B04"/>
    <w:rsid w:val="00BB5C7E"/>
    <w:rsid w:val="00BB6604"/>
    <w:rsid w:val="00BC0B66"/>
    <w:rsid w:val="00BC0F8C"/>
    <w:rsid w:val="00BC5E36"/>
    <w:rsid w:val="00BC62D0"/>
    <w:rsid w:val="00BC706E"/>
    <w:rsid w:val="00BD0EFE"/>
    <w:rsid w:val="00BD5B39"/>
    <w:rsid w:val="00BE662A"/>
    <w:rsid w:val="00BE7479"/>
    <w:rsid w:val="00BF3876"/>
    <w:rsid w:val="00BF5493"/>
    <w:rsid w:val="00BF7112"/>
    <w:rsid w:val="00C00F9B"/>
    <w:rsid w:val="00C01703"/>
    <w:rsid w:val="00C05CDA"/>
    <w:rsid w:val="00C10661"/>
    <w:rsid w:val="00C11D6F"/>
    <w:rsid w:val="00C1333E"/>
    <w:rsid w:val="00C1765A"/>
    <w:rsid w:val="00C179E2"/>
    <w:rsid w:val="00C25022"/>
    <w:rsid w:val="00C270DB"/>
    <w:rsid w:val="00C31A54"/>
    <w:rsid w:val="00C31C78"/>
    <w:rsid w:val="00C32614"/>
    <w:rsid w:val="00C3376D"/>
    <w:rsid w:val="00C37458"/>
    <w:rsid w:val="00C408FF"/>
    <w:rsid w:val="00C51B55"/>
    <w:rsid w:val="00C536EB"/>
    <w:rsid w:val="00C57040"/>
    <w:rsid w:val="00C64C9C"/>
    <w:rsid w:val="00C67276"/>
    <w:rsid w:val="00C72A00"/>
    <w:rsid w:val="00C75419"/>
    <w:rsid w:val="00C77761"/>
    <w:rsid w:val="00C77AB5"/>
    <w:rsid w:val="00C81B79"/>
    <w:rsid w:val="00C8364A"/>
    <w:rsid w:val="00C85427"/>
    <w:rsid w:val="00C91D43"/>
    <w:rsid w:val="00C979A1"/>
    <w:rsid w:val="00CA2C6A"/>
    <w:rsid w:val="00CA3189"/>
    <w:rsid w:val="00CA61B2"/>
    <w:rsid w:val="00CA6A06"/>
    <w:rsid w:val="00CA7CE4"/>
    <w:rsid w:val="00CB1F2B"/>
    <w:rsid w:val="00CB2BA2"/>
    <w:rsid w:val="00CB7EEE"/>
    <w:rsid w:val="00CC0E99"/>
    <w:rsid w:val="00CC48AC"/>
    <w:rsid w:val="00CC5C18"/>
    <w:rsid w:val="00CE06FA"/>
    <w:rsid w:val="00CE0BA8"/>
    <w:rsid w:val="00CE34E0"/>
    <w:rsid w:val="00CE713E"/>
    <w:rsid w:val="00CF1B74"/>
    <w:rsid w:val="00CF6656"/>
    <w:rsid w:val="00CF6EED"/>
    <w:rsid w:val="00D01F3C"/>
    <w:rsid w:val="00D0344A"/>
    <w:rsid w:val="00D0657E"/>
    <w:rsid w:val="00D07009"/>
    <w:rsid w:val="00D12B05"/>
    <w:rsid w:val="00D24EDB"/>
    <w:rsid w:val="00D33A6B"/>
    <w:rsid w:val="00D3502F"/>
    <w:rsid w:val="00D3588B"/>
    <w:rsid w:val="00D372EC"/>
    <w:rsid w:val="00D43CC0"/>
    <w:rsid w:val="00D44E45"/>
    <w:rsid w:val="00D46A63"/>
    <w:rsid w:val="00D55E7A"/>
    <w:rsid w:val="00D56B03"/>
    <w:rsid w:val="00D57116"/>
    <w:rsid w:val="00D6341E"/>
    <w:rsid w:val="00D66BA9"/>
    <w:rsid w:val="00D712B6"/>
    <w:rsid w:val="00D724DD"/>
    <w:rsid w:val="00D742AD"/>
    <w:rsid w:val="00D74F97"/>
    <w:rsid w:val="00D7636F"/>
    <w:rsid w:val="00D83939"/>
    <w:rsid w:val="00D83A4A"/>
    <w:rsid w:val="00D84390"/>
    <w:rsid w:val="00D84C75"/>
    <w:rsid w:val="00D84D35"/>
    <w:rsid w:val="00D869CC"/>
    <w:rsid w:val="00D9182C"/>
    <w:rsid w:val="00D936C7"/>
    <w:rsid w:val="00D93CA5"/>
    <w:rsid w:val="00D97C0D"/>
    <w:rsid w:val="00DA0132"/>
    <w:rsid w:val="00DA04B5"/>
    <w:rsid w:val="00DA0FB7"/>
    <w:rsid w:val="00DA53C1"/>
    <w:rsid w:val="00DA6067"/>
    <w:rsid w:val="00DA72A4"/>
    <w:rsid w:val="00DA7E53"/>
    <w:rsid w:val="00DB01A5"/>
    <w:rsid w:val="00DB1ACD"/>
    <w:rsid w:val="00DB20A8"/>
    <w:rsid w:val="00DC13D1"/>
    <w:rsid w:val="00DC24D2"/>
    <w:rsid w:val="00DC2791"/>
    <w:rsid w:val="00DC2C54"/>
    <w:rsid w:val="00DC32C5"/>
    <w:rsid w:val="00DC50C9"/>
    <w:rsid w:val="00DC7E7D"/>
    <w:rsid w:val="00DD07E9"/>
    <w:rsid w:val="00DD1D5C"/>
    <w:rsid w:val="00DD5779"/>
    <w:rsid w:val="00DD6F9B"/>
    <w:rsid w:val="00DE197D"/>
    <w:rsid w:val="00DE2D56"/>
    <w:rsid w:val="00DE2E00"/>
    <w:rsid w:val="00DE372E"/>
    <w:rsid w:val="00DE7F5A"/>
    <w:rsid w:val="00DF1F48"/>
    <w:rsid w:val="00DF207D"/>
    <w:rsid w:val="00E0394B"/>
    <w:rsid w:val="00E06798"/>
    <w:rsid w:val="00E17AD0"/>
    <w:rsid w:val="00E213C0"/>
    <w:rsid w:val="00E22FDA"/>
    <w:rsid w:val="00E248E2"/>
    <w:rsid w:val="00E27B95"/>
    <w:rsid w:val="00E34C80"/>
    <w:rsid w:val="00E41CBD"/>
    <w:rsid w:val="00E47FEC"/>
    <w:rsid w:val="00E50CD8"/>
    <w:rsid w:val="00E521DE"/>
    <w:rsid w:val="00E53A0F"/>
    <w:rsid w:val="00E56093"/>
    <w:rsid w:val="00E6009A"/>
    <w:rsid w:val="00E64F40"/>
    <w:rsid w:val="00E6695E"/>
    <w:rsid w:val="00E70BD0"/>
    <w:rsid w:val="00E72DAF"/>
    <w:rsid w:val="00E7326A"/>
    <w:rsid w:val="00E73CB6"/>
    <w:rsid w:val="00E74F2C"/>
    <w:rsid w:val="00E82218"/>
    <w:rsid w:val="00E93DE0"/>
    <w:rsid w:val="00E9515C"/>
    <w:rsid w:val="00E9671D"/>
    <w:rsid w:val="00EA2CE8"/>
    <w:rsid w:val="00EA3BBE"/>
    <w:rsid w:val="00EA4251"/>
    <w:rsid w:val="00EA7E7A"/>
    <w:rsid w:val="00EB33B8"/>
    <w:rsid w:val="00EB6851"/>
    <w:rsid w:val="00EC1169"/>
    <w:rsid w:val="00EC334A"/>
    <w:rsid w:val="00EC36B0"/>
    <w:rsid w:val="00EC7A7F"/>
    <w:rsid w:val="00ED0AD7"/>
    <w:rsid w:val="00ED4601"/>
    <w:rsid w:val="00EE1686"/>
    <w:rsid w:val="00EE1A6B"/>
    <w:rsid w:val="00EF06A9"/>
    <w:rsid w:val="00EF1B98"/>
    <w:rsid w:val="00F062E0"/>
    <w:rsid w:val="00F0779F"/>
    <w:rsid w:val="00F07910"/>
    <w:rsid w:val="00F13A2F"/>
    <w:rsid w:val="00F1693F"/>
    <w:rsid w:val="00F17944"/>
    <w:rsid w:val="00F20337"/>
    <w:rsid w:val="00F24379"/>
    <w:rsid w:val="00F247FF"/>
    <w:rsid w:val="00F25817"/>
    <w:rsid w:val="00F30562"/>
    <w:rsid w:val="00F32CAD"/>
    <w:rsid w:val="00F40045"/>
    <w:rsid w:val="00F41020"/>
    <w:rsid w:val="00F47012"/>
    <w:rsid w:val="00F51469"/>
    <w:rsid w:val="00F51A47"/>
    <w:rsid w:val="00F51BEC"/>
    <w:rsid w:val="00F530B8"/>
    <w:rsid w:val="00F55E76"/>
    <w:rsid w:val="00F579F8"/>
    <w:rsid w:val="00F60E94"/>
    <w:rsid w:val="00F63325"/>
    <w:rsid w:val="00F6528D"/>
    <w:rsid w:val="00F663A6"/>
    <w:rsid w:val="00F66560"/>
    <w:rsid w:val="00F66D04"/>
    <w:rsid w:val="00F701CE"/>
    <w:rsid w:val="00F716E9"/>
    <w:rsid w:val="00F71C7F"/>
    <w:rsid w:val="00F72975"/>
    <w:rsid w:val="00F73B56"/>
    <w:rsid w:val="00F81120"/>
    <w:rsid w:val="00F82CB7"/>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C2E66"/>
    <w:rsid w:val="00FD0162"/>
    <w:rsid w:val="00FD325A"/>
    <w:rsid w:val="00FD5064"/>
    <w:rsid w:val="00FF1C3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7EABB-E0C7-4036-A66E-CE2B4FF30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TotalTime>
  <Pages>19</Pages>
  <Words>30360</Words>
  <Characters>173053</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203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9</cp:revision>
  <dcterms:created xsi:type="dcterms:W3CDTF">2019-07-31T15:15:00Z</dcterms:created>
  <dcterms:modified xsi:type="dcterms:W3CDTF">2019-08-0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cQCyul43"/&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